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317F4" w14:textId="77777777" w:rsidR="00C669C2" w:rsidRDefault="00C669C2" w:rsidP="00C669C2">
      <w:pPr>
        <w:tabs>
          <w:tab w:val="left" w:pos="1134"/>
        </w:tabs>
        <w:ind w:left="1134" w:hanging="1134"/>
        <w:jc w:val="center"/>
        <w:rPr>
          <w:rFonts w:cs="Times New Roman"/>
          <w:b/>
          <w:sz w:val="40"/>
          <w:lang w:eastAsia="es-ES"/>
        </w:rPr>
      </w:pPr>
      <w:bookmarkStart w:id="0" w:name="_GoBack"/>
      <w:bookmarkEnd w:id="0"/>
    </w:p>
    <w:p w14:paraId="7C2AB4EB" w14:textId="77777777" w:rsidR="00C669C2" w:rsidRDefault="00C669C2" w:rsidP="00C669C2">
      <w:pPr>
        <w:tabs>
          <w:tab w:val="left" w:pos="1134"/>
        </w:tabs>
        <w:ind w:left="1134" w:hanging="1134"/>
        <w:jc w:val="center"/>
        <w:rPr>
          <w:rFonts w:cs="Times New Roman"/>
          <w:b/>
          <w:sz w:val="40"/>
          <w:lang w:eastAsia="es-ES"/>
        </w:rPr>
      </w:pPr>
    </w:p>
    <w:p w14:paraId="0D6B8DF1"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292F063E" wp14:editId="0C0F45EE">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7230FFAF" w14:textId="77777777" w:rsidR="00C669C2" w:rsidRPr="0039004D" w:rsidRDefault="00C669C2" w:rsidP="00C669C2">
      <w:pPr>
        <w:tabs>
          <w:tab w:val="left" w:pos="1134"/>
        </w:tabs>
        <w:ind w:left="1134" w:hanging="1134"/>
        <w:jc w:val="both"/>
        <w:rPr>
          <w:rFonts w:cs="Times New Roman"/>
          <w:b/>
          <w:lang w:eastAsia="es-ES"/>
        </w:rPr>
      </w:pPr>
    </w:p>
    <w:p w14:paraId="5CCDD20F" w14:textId="77777777" w:rsidR="00C669C2" w:rsidRPr="0039004D" w:rsidRDefault="00C669C2" w:rsidP="00C669C2">
      <w:pPr>
        <w:tabs>
          <w:tab w:val="left" w:pos="1134"/>
        </w:tabs>
        <w:ind w:left="1134" w:hanging="1134"/>
        <w:jc w:val="both"/>
        <w:rPr>
          <w:rFonts w:cs="Times New Roman"/>
          <w:b/>
          <w:lang w:eastAsia="es-ES"/>
        </w:rPr>
      </w:pPr>
    </w:p>
    <w:p w14:paraId="5F008275"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3199A9C2" w14:textId="77777777" w:rsidR="00C669C2" w:rsidRPr="0039004D" w:rsidRDefault="00C669C2" w:rsidP="00C669C2">
      <w:pPr>
        <w:tabs>
          <w:tab w:val="left" w:pos="1134"/>
        </w:tabs>
        <w:ind w:left="1134" w:hanging="1134"/>
        <w:jc w:val="both"/>
        <w:rPr>
          <w:rFonts w:cs="Times New Roman"/>
          <w:b/>
          <w:lang w:eastAsia="es-ES"/>
        </w:rPr>
      </w:pPr>
    </w:p>
    <w:p w14:paraId="6F12367D" w14:textId="77777777" w:rsidR="00C669C2" w:rsidRPr="0039004D" w:rsidRDefault="00C669C2" w:rsidP="00C669C2">
      <w:pPr>
        <w:tabs>
          <w:tab w:val="left" w:pos="1134"/>
        </w:tabs>
        <w:ind w:left="1134" w:hanging="1134"/>
        <w:jc w:val="both"/>
        <w:rPr>
          <w:rFonts w:cs="Times New Roman"/>
          <w:b/>
          <w:lang w:eastAsia="es-ES"/>
        </w:rPr>
      </w:pPr>
    </w:p>
    <w:p w14:paraId="28C15066"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1B361D9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061AF198" w14:textId="77777777" w:rsidR="00C669C2" w:rsidRPr="0039004D" w:rsidRDefault="00C669C2" w:rsidP="00C669C2">
      <w:pPr>
        <w:tabs>
          <w:tab w:val="left" w:pos="1134"/>
        </w:tabs>
        <w:ind w:left="1134" w:hanging="1134"/>
        <w:jc w:val="center"/>
        <w:rPr>
          <w:rFonts w:cs="Times New Roman"/>
          <w:sz w:val="40"/>
          <w:szCs w:val="40"/>
          <w:lang w:eastAsia="es-ES"/>
        </w:rPr>
      </w:pPr>
    </w:p>
    <w:p w14:paraId="52B31ABA" w14:textId="77777777" w:rsidR="00C669C2" w:rsidRPr="0039004D" w:rsidRDefault="00C669C2" w:rsidP="00C669C2">
      <w:pPr>
        <w:tabs>
          <w:tab w:val="left" w:pos="1134"/>
        </w:tabs>
        <w:ind w:left="1134" w:hanging="1134"/>
        <w:jc w:val="center"/>
        <w:rPr>
          <w:rFonts w:cs="Times New Roman"/>
          <w:sz w:val="40"/>
          <w:szCs w:val="40"/>
          <w:lang w:eastAsia="es-ES"/>
        </w:rPr>
      </w:pPr>
    </w:p>
    <w:p w14:paraId="3C15287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2BF11DD" w14:textId="77777777" w:rsidR="00C669C2" w:rsidRPr="0039004D" w:rsidRDefault="00C669C2" w:rsidP="00C669C2">
      <w:pPr>
        <w:tabs>
          <w:tab w:val="left" w:pos="1134"/>
        </w:tabs>
        <w:ind w:left="1134" w:hanging="1134"/>
        <w:jc w:val="center"/>
        <w:rPr>
          <w:rFonts w:cs="Times New Roman"/>
          <w:sz w:val="40"/>
          <w:szCs w:val="40"/>
          <w:lang w:eastAsia="es-ES"/>
        </w:rPr>
      </w:pPr>
    </w:p>
    <w:p w14:paraId="471D0594" w14:textId="77777777" w:rsidR="00C669C2" w:rsidRPr="0039004D" w:rsidRDefault="00C669C2" w:rsidP="00C669C2">
      <w:pPr>
        <w:tabs>
          <w:tab w:val="left" w:pos="1134"/>
        </w:tabs>
        <w:ind w:left="1134" w:hanging="1134"/>
        <w:jc w:val="center"/>
        <w:rPr>
          <w:rFonts w:cs="Times New Roman"/>
          <w:sz w:val="40"/>
          <w:szCs w:val="40"/>
          <w:lang w:eastAsia="es-ES"/>
        </w:rPr>
      </w:pPr>
    </w:p>
    <w:p w14:paraId="3F6BE4B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29332F08" w14:textId="77777777" w:rsidR="00C669C2" w:rsidRPr="0039004D" w:rsidRDefault="00C669C2" w:rsidP="00C669C2">
      <w:pPr>
        <w:tabs>
          <w:tab w:val="left" w:pos="1134"/>
        </w:tabs>
        <w:ind w:left="1134" w:hanging="1134"/>
        <w:jc w:val="center"/>
        <w:rPr>
          <w:rFonts w:cs="Times New Roman"/>
          <w:sz w:val="40"/>
          <w:szCs w:val="40"/>
          <w:lang w:eastAsia="es-ES"/>
        </w:rPr>
      </w:pPr>
    </w:p>
    <w:p w14:paraId="2BA00FDD" w14:textId="77777777" w:rsidR="00C669C2" w:rsidRPr="0039004D" w:rsidRDefault="00C669C2" w:rsidP="00C669C2">
      <w:pPr>
        <w:tabs>
          <w:tab w:val="left" w:pos="1134"/>
        </w:tabs>
        <w:ind w:left="1134" w:hanging="1134"/>
        <w:jc w:val="center"/>
        <w:rPr>
          <w:rFonts w:cs="Times New Roman"/>
          <w:sz w:val="40"/>
          <w:szCs w:val="40"/>
          <w:lang w:eastAsia="es-ES"/>
        </w:rPr>
      </w:pPr>
    </w:p>
    <w:p w14:paraId="368D4F7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662ECC04"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55A758"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6D01B867"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60C34A9" w14:textId="77777777" w:rsidR="007E51F7" w:rsidRPr="0039004D" w:rsidRDefault="007E51F7">
          <w:pPr>
            <w:pStyle w:val="TtuloTDC"/>
          </w:pPr>
          <w:r w:rsidRPr="0039004D">
            <w:t>Contenido</w:t>
          </w:r>
        </w:p>
        <w:p w14:paraId="4D4D314D" w14:textId="77777777" w:rsidR="00D22DEE" w:rsidRPr="0039004D" w:rsidRDefault="00F26BEE">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25694532" w14:textId="77777777" w:rsidR="00D22DEE" w:rsidRPr="0039004D" w:rsidRDefault="00573B71">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08 \h </w:instrText>
            </w:r>
            <w:r w:rsidR="00F26BEE" w:rsidRPr="0039004D">
              <w:rPr>
                <w:noProof/>
                <w:webHidden/>
              </w:rPr>
            </w:r>
            <w:r w:rsidR="00F26BEE" w:rsidRPr="0039004D">
              <w:rPr>
                <w:noProof/>
                <w:webHidden/>
              </w:rPr>
              <w:fldChar w:fldCharType="separate"/>
            </w:r>
            <w:r w:rsidR="0039004D">
              <w:rPr>
                <w:noProof/>
                <w:webHidden/>
              </w:rPr>
              <w:t>5</w:t>
            </w:r>
            <w:r w:rsidR="00F26BEE" w:rsidRPr="0039004D">
              <w:rPr>
                <w:noProof/>
                <w:webHidden/>
              </w:rPr>
              <w:fldChar w:fldCharType="end"/>
            </w:r>
          </w:hyperlink>
        </w:p>
        <w:p w14:paraId="52904A0F" w14:textId="77777777" w:rsidR="00D22DEE" w:rsidRPr="0039004D" w:rsidRDefault="00573B71">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09 \h </w:instrText>
            </w:r>
            <w:r w:rsidR="00F26BEE" w:rsidRPr="0039004D">
              <w:rPr>
                <w:noProof/>
                <w:webHidden/>
              </w:rPr>
            </w:r>
            <w:r w:rsidR="00F26BEE" w:rsidRPr="0039004D">
              <w:rPr>
                <w:noProof/>
                <w:webHidden/>
              </w:rPr>
              <w:fldChar w:fldCharType="separate"/>
            </w:r>
            <w:r w:rsidR="0039004D">
              <w:rPr>
                <w:noProof/>
                <w:webHidden/>
              </w:rPr>
              <w:t>6</w:t>
            </w:r>
            <w:r w:rsidR="00F26BEE" w:rsidRPr="0039004D">
              <w:rPr>
                <w:noProof/>
                <w:webHidden/>
              </w:rPr>
              <w:fldChar w:fldCharType="end"/>
            </w:r>
          </w:hyperlink>
        </w:p>
        <w:p w14:paraId="0475F273" w14:textId="77777777" w:rsidR="00D22DEE" w:rsidRPr="0039004D" w:rsidRDefault="00573B71">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0 \h </w:instrText>
            </w:r>
            <w:r w:rsidR="00F26BEE" w:rsidRPr="0039004D">
              <w:rPr>
                <w:noProof/>
                <w:webHidden/>
              </w:rPr>
            </w:r>
            <w:r w:rsidR="00F26BEE" w:rsidRPr="0039004D">
              <w:rPr>
                <w:noProof/>
                <w:webHidden/>
              </w:rPr>
              <w:fldChar w:fldCharType="separate"/>
            </w:r>
            <w:r w:rsidR="0039004D">
              <w:rPr>
                <w:noProof/>
                <w:webHidden/>
              </w:rPr>
              <w:t>8</w:t>
            </w:r>
            <w:r w:rsidR="00F26BEE" w:rsidRPr="0039004D">
              <w:rPr>
                <w:noProof/>
                <w:webHidden/>
              </w:rPr>
              <w:fldChar w:fldCharType="end"/>
            </w:r>
          </w:hyperlink>
        </w:p>
        <w:p w14:paraId="3BE2E6D1" w14:textId="77777777" w:rsidR="00D22DEE" w:rsidRPr="0039004D" w:rsidRDefault="00573B71">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1 \h </w:instrText>
            </w:r>
            <w:r w:rsidR="00F26BEE" w:rsidRPr="0039004D">
              <w:rPr>
                <w:noProof/>
                <w:webHidden/>
              </w:rPr>
            </w:r>
            <w:r w:rsidR="00F26BEE" w:rsidRPr="0039004D">
              <w:rPr>
                <w:noProof/>
                <w:webHidden/>
              </w:rPr>
              <w:fldChar w:fldCharType="separate"/>
            </w:r>
            <w:r w:rsidR="0039004D">
              <w:rPr>
                <w:noProof/>
                <w:webHidden/>
              </w:rPr>
              <w:t>10</w:t>
            </w:r>
            <w:r w:rsidR="00F26BEE" w:rsidRPr="0039004D">
              <w:rPr>
                <w:noProof/>
                <w:webHidden/>
              </w:rPr>
              <w:fldChar w:fldCharType="end"/>
            </w:r>
          </w:hyperlink>
        </w:p>
        <w:p w14:paraId="0ABDACE1"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2 \h </w:instrText>
            </w:r>
            <w:r w:rsidR="00F26BEE" w:rsidRPr="0039004D">
              <w:rPr>
                <w:noProof/>
                <w:webHidden/>
              </w:rPr>
            </w:r>
            <w:r w:rsidR="00F26BEE" w:rsidRPr="0039004D">
              <w:rPr>
                <w:noProof/>
                <w:webHidden/>
              </w:rPr>
              <w:fldChar w:fldCharType="separate"/>
            </w:r>
            <w:r w:rsidR="0039004D">
              <w:rPr>
                <w:noProof/>
                <w:webHidden/>
              </w:rPr>
              <w:t>10</w:t>
            </w:r>
            <w:r w:rsidR="00F26BEE" w:rsidRPr="0039004D">
              <w:rPr>
                <w:noProof/>
                <w:webHidden/>
              </w:rPr>
              <w:fldChar w:fldCharType="end"/>
            </w:r>
          </w:hyperlink>
        </w:p>
        <w:p w14:paraId="299DFC1F" w14:textId="77777777" w:rsidR="00D22DEE" w:rsidRPr="0039004D" w:rsidRDefault="00573B71">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3 \h </w:instrText>
            </w:r>
            <w:r w:rsidR="00F26BEE" w:rsidRPr="0039004D">
              <w:rPr>
                <w:noProof/>
                <w:webHidden/>
              </w:rPr>
            </w:r>
            <w:r w:rsidR="00F26BEE" w:rsidRPr="0039004D">
              <w:rPr>
                <w:noProof/>
                <w:webHidden/>
              </w:rPr>
              <w:fldChar w:fldCharType="separate"/>
            </w:r>
            <w:r w:rsidR="0039004D">
              <w:rPr>
                <w:noProof/>
                <w:webHidden/>
              </w:rPr>
              <w:t>10</w:t>
            </w:r>
            <w:r w:rsidR="00F26BEE" w:rsidRPr="0039004D">
              <w:rPr>
                <w:noProof/>
                <w:webHidden/>
              </w:rPr>
              <w:fldChar w:fldCharType="end"/>
            </w:r>
          </w:hyperlink>
        </w:p>
        <w:p w14:paraId="2CDDF692" w14:textId="77777777" w:rsidR="00D22DEE" w:rsidRPr="0039004D" w:rsidRDefault="00573B71">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4 \h </w:instrText>
            </w:r>
            <w:r w:rsidR="00F26BEE" w:rsidRPr="0039004D">
              <w:rPr>
                <w:noProof/>
                <w:webHidden/>
              </w:rPr>
            </w:r>
            <w:r w:rsidR="00F26BEE" w:rsidRPr="0039004D">
              <w:rPr>
                <w:noProof/>
                <w:webHidden/>
              </w:rPr>
              <w:fldChar w:fldCharType="separate"/>
            </w:r>
            <w:r w:rsidR="0039004D">
              <w:rPr>
                <w:noProof/>
                <w:webHidden/>
              </w:rPr>
              <w:t>11</w:t>
            </w:r>
            <w:r w:rsidR="00F26BEE" w:rsidRPr="0039004D">
              <w:rPr>
                <w:noProof/>
                <w:webHidden/>
              </w:rPr>
              <w:fldChar w:fldCharType="end"/>
            </w:r>
          </w:hyperlink>
        </w:p>
        <w:p w14:paraId="5A49198D" w14:textId="77777777" w:rsidR="00D22DEE" w:rsidRPr="0039004D" w:rsidRDefault="00573B71">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5 \h </w:instrText>
            </w:r>
            <w:r w:rsidR="00F26BEE" w:rsidRPr="0039004D">
              <w:rPr>
                <w:noProof/>
                <w:webHidden/>
              </w:rPr>
            </w:r>
            <w:r w:rsidR="00F26BEE" w:rsidRPr="0039004D">
              <w:rPr>
                <w:noProof/>
                <w:webHidden/>
              </w:rPr>
              <w:fldChar w:fldCharType="separate"/>
            </w:r>
            <w:r w:rsidR="0039004D">
              <w:rPr>
                <w:noProof/>
                <w:webHidden/>
              </w:rPr>
              <w:t>11</w:t>
            </w:r>
            <w:r w:rsidR="00F26BEE" w:rsidRPr="0039004D">
              <w:rPr>
                <w:noProof/>
                <w:webHidden/>
              </w:rPr>
              <w:fldChar w:fldCharType="end"/>
            </w:r>
          </w:hyperlink>
        </w:p>
        <w:p w14:paraId="4166203F" w14:textId="77777777" w:rsidR="00D22DEE" w:rsidRPr="0039004D" w:rsidRDefault="00573B71">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6 \h </w:instrText>
            </w:r>
            <w:r w:rsidR="00F26BEE" w:rsidRPr="0039004D">
              <w:rPr>
                <w:noProof/>
                <w:webHidden/>
              </w:rPr>
            </w:r>
            <w:r w:rsidR="00F26BEE" w:rsidRPr="0039004D">
              <w:rPr>
                <w:noProof/>
                <w:webHidden/>
              </w:rPr>
              <w:fldChar w:fldCharType="separate"/>
            </w:r>
            <w:r w:rsidR="0039004D">
              <w:rPr>
                <w:noProof/>
                <w:webHidden/>
              </w:rPr>
              <w:t>13</w:t>
            </w:r>
            <w:r w:rsidR="00F26BEE" w:rsidRPr="0039004D">
              <w:rPr>
                <w:noProof/>
                <w:webHidden/>
              </w:rPr>
              <w:fldChar w:fldCharType="end"/>
            </w:r>
          </w:hyperlink>
        </w:p>
        <w:p w14:paraId="05EFEB8E" w14:textId="77777777" w:rsidR="00D22DEE" w:rsidRPr="0039004D" w:rsidRDefault="00573B71">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7 \h </w:instrText>
            </w:r>
            <w:r w:rsidR="00F26BEE" w:rsidRPr="0039004D">
              <w:rPr>
                <w:noProof/>
                <w:webHidden/>
              </w:rPr>
            </w:r>
            <w:r w:rsidR="00F26BEE" w:rsidRPr="0039004D">
              <w:rPr>
                <w:noProof/>
                <w:webHidden/>
              </w:rPr>
              <w:fldChar w:fldCharType="separate"/>
            </w:r>
            <w:r w:rsidR="0039004D">
              <w:rPr>
                <w:noProof/>
                <w:webHidden/>
              </w:rPr>
              <w:t>15</w:t>
            </w:r>
            <w:r w:rsidR="00F26BEE" w:rsidRPr="0039004D">
              <w:rPr>
                <w:noProof/>
                <w:webHidden/>
              </w:rPr>
              <w:fldChar w:fldCharType="end"/>
            </w:r>
          </w:hyperlink>
        </w:p>
        <w:p w14:paraId="602C51D1"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8 \h </w:instrText>
            </w:r>
            <w:r w:rsidR="00F26BEE" w:rsidRPr="0039004D">
              <w:rPr>
                <w:noProof/>
                <w:webHidden/>
              </w:rPr>
            </w:r>
            <w:r w:rsidR="00F26BEE" w:rsidRPr="0039004D">
              <w:rPr>
                <w:noProof/>
                <w:webHidden/>
              </w:rPr>
              <w:fldChar w:fldCharType="separate"/>
            </w:r>
            <w:r w:rsidR="0039004D">
              <w:rPr>
                <w:noProof/>
                <w:webHidden/>
              </w:rPr>
              <w:t>16</w:t>
            </w:r>
            <w:r w:rsidR="00F26BEE" w:rsidRPr="0039004D">
              <w:rPr>
                <w:noProof/>
                <w:webHidden/>
              </w:rPr>
              <w:fldChar w:fldCharType="end"/>
            </w:r>
          </w:hyperlink>
        </w:p>
        <w:p w14:paraId="1F4BB7B6" w14:textId="77777777" w:rsidR="00D22DEE" w:rsidRPr="0039004D" w:rsidRDefault="00573B71">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19 \h </w:instrText>
            </w:r>
            <w:r w:rsidR="00F26BEE" w:rsidRPr="0039004D">
              <w:rPr>
                <w:noProof/>
                <w:webHidden/>
              </w:rPr>
            </w:r>
            <w:r w:rsidR="00F26BEE" w:rsidRPr="0039004D">
              <w:rPr>
                <w:noProof/>
                <w:webHidden/>
              </w:rPr>
              <w:fldChar w:fldCharType="separate"/>
            </w:r>
            <w:r w:rsidR="0039004D">
              <w:rPr>
                <w:noProof/>
                <w:webHidden/>
              </w:rPr>
              <w:t>16</w:t>
            </w:r>
            <w:r w:rsidR="00F26BEE" w:rsidRPr="0039004D">
              <w:rPr>
                <w:noProof/>
                <w:webHidden/>
              </w:rPr>
              <w:fldChar w:fldCharType="end"/>
            </w:r>
          </w:hyperlink>
        </w:p>
        <w:p w14:paraId="36D39377" w14:textId="77777777" w:rsidR="00D22DEE" w:rsidRPr="0039004D" w:rsidRDefault="00573B71">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0 \h </w:instrText>
            </w:r>
            <w:r w:rsidR="00F26BEE" w:rsidRPr="0039004D">
              <w:rPr>
                <w:noProof/>
                <w:webHidden/>
              </w:rPr>
            </w:r>
            <w:r w:rsidR="00F26BEE" w:rsidRPr="0039004D">
              <w:rPr>
                <w:noProof/>
                <w:webHidden/>
              </w:rPr>
              <w:fldChar w:fldCharType="separate"/>
            </w:r>
            <w:r w:rsidR="0039004D">
              <w:rPr>
                <w:noProof/>
                <w:webHidden/>
              </w:rPr>
              <w:t>17</w:t>
            </w:r>
            <w:r w:rsidR="00F26BEE" w:rsidRPr="0039004D">
              <w:rPr>
                <w:noProof/>
                <w:webHidden/>
              </w:rPr>
              <w:fldChar w:fldCharType="end"/>
            </w:r>
          </w:hyperlink>
        </w:p>
        <w:p w14:paraId="6DCD079B" w14:textId="77777777" w:rsidR="00D22DEE" w:rsidRPr="0039004D" w:rsidRDefault="00573B71">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1 \h </w:instrText>
            </w:r>
            <w:r w:rsidR="00F26BEE" w:rsidRPr="0039004D">
              <w:rPr>
                <w:noProof/>
                <w:webHidden/>
              </w:rPr>
            </w:r>
            <w:r w:rsidR="00F26BEE" w:rsidRPr="0039004D">
              <w:rPr>
                <w:noProof/>
                <w:webHidden/>
              </w:rPr>
              <w:fldChar w:fldCharType="separate"/>
            </w:r>
            <w:r w:rsidR="0039004D">
              <w:rPr>
                <w:noProof/>
                <w:webHidden/>
              </w:rPr>
              <w:t>20</w:t>
            </w:r>
            <w:r w:rsidR="00F26BEE" w:rsidRPr="0039004D">
              <w:rPr>
                <w:noProof/>
                <w:webHidden/>
              </w:rPr>
              <w:fldChar w:fldCharType="end"/>
            </w:r>
          </w:hyperlink>
        </w:p>
        <w:p w14:paraId="6DA9BB2B" w14:textId="77777777" w:rsidR="00D22DEE" w:rsidRPr="0039004D" w:rsidRDefault="00573B71">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2 \h </w:instrText>
            </w:r>
            <w:r w:rsidR="00F26BEE" w:rsidRPr="0039004D">
              <w:rPr>
                <w:noProof/>
                <w:webHidden/>
              </w:rPr>
            </w:r>
            <w:r w:rsidR="00F26BEE" w:rsidRPr="0039004D">
              <w:rPr>
                <w:noProof/>
                <w:webHidden/>
              </w:rPr>
              <w:fldChar w:fldCharType="separate"/>
            </w:r>
            <w:r w:rsidR="0039004D">
              <w:rPr>
                <w:noProof/>
                <w:webHidden/>
              </w:rPr>
              <w:t>20</w:t>
            </w:r>
            <w:r w:rsidR="00F26BEE" w:rsidRPr="0039004D">
              <w:rPr>
                <w:noProof/>
                <w:webHidden/>
              </w:rPr>
              <w:fldChar w:fldCharType="end"/>
            </w:r>
          </w:hyperlink>
        </w:p>
        <w:p w14:paraId="237E5630" w14:textId="77777777" w:rsidR="00D22DEE" w:rsidRPr="0039004D" w:rsidRDefault="00573B71">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3 \h </w:instrText>
            </w:r>
            <w:r w:rsidR="00F26BEE" w:rsidRPr="0039004D">
              <w:rPr>
                <w:noProof/>
                <w:webHidden/>
              </w:rPr>
            </w:r>
            <w:r w:rsidR="00F26BEE" w:rsidRPr="0039004D">
              <w:rPr>
                <w:noProof/>
                <w:webHidden/>
              </w:rPr>
              <w:fldChar w:fldCharType="separate"/>
            </w:r>
            <w:r w:rsidR="0039004D">
              <w:rPr>
                <w:noProof/>
                <w:webHidden/>
              </w:rPr>
              <w:t>21</w:t>
            </w:r>
            <w:r w:rsidR="00F26BEE" w:rsidRPr="0039004D">
              <w:rPr>
                <w:noProof/>
                <w:webHidden/>
              </w:rPr>
              <w:fldChar w:fldCharType="end"/>
            </w:r>
          </w:hyperlink>
        </w:p>
        <w:p w14:paraId="40BD22C3" w14:textId="77777777" w:rsidR="00D22DEE" w:rsidRPr="0039004D" w:rsidRDefault="00573B71">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4 \h </w:instrText>
            </w:r>
            <w:r w:rsidR="00F26BEE" w:rsidRPr="0039004D">
              <w:rPr>
                <w:noProof/>
                <w:webHidden/>
              </w:rPr>
            </w:r>
            <w:r w:rsidR="00F26BEE" w:rsidRPr="0039004D">
              <w:rPr>
                <w:noProof/>
                <w:webHidden/>
              </w:rPr>
              <w:fldChar w:fldCharType="separate"/>
            </w:r>
            <w:r w:rsidR="0039004D">
              <w:rPr>
                <w:noProof/>
                <w:webHidden/>
              </w:rPr>
              <w:t>22</w:t>
            </w:r>
            <w:r w:rsidR="00F26BEE" w:rsidRPr="0039004D">
              <w:rPr>
                <w:noProof/>
                <w:webHidden/>
              </w:rPr>
              <w:fldChar w:fldCharType="end"/>
            </w:r>
          </w:hyperlink>
        </w:p>
        <w:p w14:paraId="32EB7CF0" w14:textId="77777777" w:rsidR="00D22DEE" w:rsidRPr="0039004D" w:rsidRDefault="00573B71">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5 \h </w:instrText>
            </w:r>
            <w:r w:rsidR="00F26BEE" w:rsidRPr="0039004D">
              <w:rPr>
                <w:noProof/>
                <w:webHidden/>
              </w:rPr>
            </w:r>
            <w:r w:rsidR="00F26BEE" w:rsidRPr="0039004D">
              <w:rPr>
                <w:noProof/>
                <w:webHidden/>
              </w:rPr>
              <w:fldChar w:fldCharType="separate"/>
            </w:r>
            <w:r w:rsidR="0039004D">
              <w:rPr>
                <w:noProof/>
                <w:webHidden/>
              </w:rPr>
              <w:t>22</w:t>
            </w:r>
            <w:r w:rsidR="00F26BEE" w:rsidRPr="0039004D">
              <w:rPr>
                <w:noProof/>
                <w:webHidden/>
              </w:rPr>
              <w:fldChar w:fldCharType="end"/>
            </w:r>
          </w:hyperlink>
        </w:p>
        <w:p w14:paraId="0F24E4D3" w14:textId="77777777" w:rsidR="00D22DEE" w:rsidRPr="0039004D" w:rsidRDefault="00573B71">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6 \h </w:instrText>
            </w:r>
            <w:r w:rsidR="00F26BEE" w:rsidRPr="0039004D">
              <w:rPr>
                <w:noProof/>
                <w:webHidden/>
              </w:rPr>
            </w:r>
            <w:r w:rsidR="00F26BEE" w:rsidRPr="0039004D">
              <w:rPr>
                <w:noProof/>
                <w:webHidden/>
              </w:rPr>
              <w:fldChar w:fldCharType="separate"/>
            </w:r>
            <w:r w:rsidR="0039004D">
              <w:rPr>
                <w:noProof/>
                <w:webHidden/>
              </w:rPr>
              <w:t>23</w:t>
            </w:r>
            <w:r w:rsidR="00F26BEE" w:rsidRPr="0039004D">
              <w:rPr>
                <w:noProof/>
                <w:webHidden/>
              </w:rPr>
              <w:fldChar w:fldCharType="end"/>
            </w:r>
          </w:hyperlink>
        </w:p>
        <w:p w14:paraId="156B19C5" w14:textId="77777777" w:rsidR="00D22DEE" w:rsidRPr="0039004D" w:rsidRDefault="00573B71">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7 \h </w:instrText>
            </w:r>
            <w:r w:rsidR="00F26BEE" w:rsidRPr="0039004D">
              <w:rPr>
                <w:noProof/>
                <w:webHidden/>
              </w:rPr>
            </w:r>
            <w:r w:rsidR="00F26BEE" w:rsidRPr="0039004D">
              <w:rPr>
                <w:noProof/>
                <w:webHidden/>
              </w:rPr>
              <w:fldChar w:fldCharType="separate"/>
            </w:r>
            <w:r w:rsidR="0039004D">
              <w:rPr>
                <w:noProof/>
                <w:webHidden/>
              </w:rPr>
              <w:t>25</w:t>
            </w:r>
            <w:r w:rsidR="00F26BEE" w:rsidRPr="0039004D">
              <w:rPr>
                <w:noProof/>
                <w:webHidden/>
              </w:rPr>
              <w:fldChar w:fldCharType="end"/>
            </w:r>
          </w:hyperlink>
        </w:p>
        <w:p w14:paraId="48C84700" w14:textId="77777777" w:rsidR="00D22DEE" w:rsidRPr="0039004D" w:rsidRDefault="00573B71">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8 \h </w:instrText>
            </w:r>
            <w:r w:rsidR="00F26BEE" w:rsidRPr="0039004D">
              <w:rPr>
                <w:noProof/>
                <w:webHidden/>
              </w:rPr>
            </w:r>
            <w:r w:rsidR="00F26BEE" w:rsidRPr="0039004D">
              <w:rPr>
                <w:noProof/>
                <w:webHidden/>
              </w:rPr>
              <w:fldChar w:fldCharType="separate"/>
            </w:r>
            <w:r w:rsidR="0039004D">
              <w:rPr>
                <w:noProof/>
                <w:webHidden/>
              </w:rPr>
              <w:t>26</w:t>
            </w:r>
            <w:r w:rsidR="00F26BEE" w:rsidRPr="0039004D">
              <w:rPr>
                <w:noProof/>
                <w:webHidden/>
              </w:rPr>
              <w:fldChar w:fldCharType="end"/>
            </w:r>
          </w:hyperlink>
        </w:p>
        <w:p w14:paraId="465899D3" w14:textId="77777777" w:rsidR="00D22DEE" w:rsidRPr="0039004D" w:rsidRDefault="00573B71">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29 \h </w:instrText>
            </w:r>
            <w:r w:rsidR="00F26BEE" w:rsidRPr="0039004D">
              <w:rPr>
                <w:noProof/>
                <w:webHidden/>
              </w:rPr>
            </w:r>
            <w:r w:rsidR="00F26BEE" w:rsidRPr="0039004D">
              <w:rPr>
                <w:noProof/>
                <w:webHidden/>
              </w:rPr>
              <w:fldChar w:fldCharType="separate"/>
            </w:r>
            <w:r w:rsidR="0039004D">
              <w:rPr>
                <w:noProof/>
                <w:webHidden/>
              </w:rPr>
              <w:t>27</w:t>
            </w:r>
            <w:r w:rsidR="00F26BEE" w:rsidRPr="0039004D">
              <w:rPr>
                <w:noProof/>
                <w:webHidden/>
              </w:rPr>
              <w:fldChar w:fldCharType="end"/>
            </w:r>
          </w:hyperlink>
        </w:p>
        <w:p w14:paraId="501210CA" w14:textId="77777777" w:rsidR="00D22DEE" w:rsidRPr="0039004D" w:rsidRDefault="00573B71">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0 \h </w:instrText>
            </w:r>
            <w:r w:rsidR="00F26BEE" w:rsidRPr="0039004D">
              <w:rPr>
                <w:noProof/>
                <w:webHidden/>
              </w:rPr>
            </w:r>
            <w:r w:rsidR="00F26BEE" w:rsidRPr="0039004D">
              <w:rPr>
                <w:noProof/>
                <w:webHidden/>
              </w:rPr>
              <w:fldChar w:fldCharType="separate"/>
            </w:r>
            <w:r w:rsidR="0039004D">
              <w:rPr>
                <w:noProof/>
                <w:webHidden/>
              </w:rPr>
              <w:t>27</w:t>
            </w:r>
            <w:r w:rsidR="00F26BEE" w:rsidRPr="0039004D">
              <w:rPr>
                <w:noProof/>
                <w:webHidden/>
              </w:rPr>
              <w:fldChar w:fldCharType="end"/>
            </w:r>
          </w:hyperlink>
        </w:p>
        <w:p w14:paraId="601AE6C1" w14:textId="77777777" w:rsidR="00D22DEE" w:rsidRPr="0039004D" w:rsidRDefault="00573B71">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1 \h </w:instrText>
            </w:r>
            <w:r w:rsidR="00F26BEE" w:rsidRPr="0039004D">
              <w:rPr>
                <w:noProof/>
                <w:webHidden/>
              </w:rPr>
            </w:r>
            <w:r w:rsidR="00F26BEE" w:rsidRPr="0039004D">
              <w:rPr>
                <w:noProof/>
                <w:webHidden/>
              </w:rPr>
              <w:fldChar w:fldCharType="separate"/>
            </w:r>
            <w:r w:rsidR="0039004D">
              <w:rPr>
                <w:noProof/>
                <w:webHidden/>
              </w:rPr>
              <w:t>29</w:t>
            </w:r>
            <w:r w:rsidR="00F26BEE" w:rsidRPr="0039004D">
              <w:rPr>
                <w:noProof/>
                <w:webHidden/>
              </w:rPr>
              <w:fldChar w:fldCharType="end"/>
            </w:r>
          </w:hyperlink>
        </w:p>
        <w:p w14:paraId="03135DFF" w14:textId="77777777" w:rsidR="00D22DEE" w:rsidRPr="0039004D" w:rsidRDefault="00573B71">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2 \h </w:instrText>
            </w:r>
            <w:r w:rsidR="00F26BEE" w:rsidRPr="0039004D">
              <w:rPr>
                <w:noProof/>
                <w:webHidden/>
              </w:rPr>
            </w:r>
            <w:r w:rsidR="00F26BEE" w:rsidRPr="0039004D">
              <w:rPr>
                <w:noProof/>
                <w:webHidden/>
              </w:rPr>
              <w:fldChar w:fldCharType="separate"/>
            </w:r>
            <w:r w:rsidR="0039004D">
              <w:rPr>
                <w:noProof/>
                <w:webHidden/>
              </w:rPr>
              <w:t>31</w:t>
            </w:r>
            <w:r w:rsidR="00F26BEE" w:rsidRPr="0039004D">
              <w:rPr>
                <w:noProof/>
                <w:webHidden/>
              </w:rPr>
              <w:fldChar w:fldCharType="end"/>
            </w:r>
          </w:hyperlink>
        </w:p>
        <w:p w14:paraId="1909B7FC"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3 \h </w:instrText>
            </w:r>
            <w:r w:rsidR="00F26BEE" w:rsidRPr="0039004D">
              <w:rPr>
                <w:noProof/>
                <w:webHidden/>
              </w:rPr>
            </w:r>
            <w:r w:rsidR="00F26BEE" w:rsidRPr="0039004D">
              <w:rPr>
                <w:noProof/>
                <w:webHidden/>
              </w:rPr>
              <w:fldChar w:fldCharType="separate"/>
            </w:r>
            <w:r w:rsidR="0039004D">
              <w:rPr>
                <w:noProof/>
                <w:webHidden/>
              </w:rPr>
              <w:t>31</w:t>
            </w:r>
            <w:r w:rsidR="00F26BEE" w:rsidRPr="0039004D">
              <w:rPr>
                <w:noProof/>
                <w:webHidden/>
              </w:rPr>
              <w:fldChar w:fldCharType="end"/>
            </w:r>
          </w:hyperlink>
        </w:p>
        <w:p w14:paraId="24E408CE"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4 \h </w:instrText>
            </w:r>
            <w:r w:rsidR="00F26BEE" w:rsidRPr="0039004D">
              <w:rPr>
                <w:noProof/>
                <w:webHidden/>
              </w:rPr>
            </w:r>
            <w:r w:rsidR="00F26BEE" w:rsidRPr="0039004D">
              <w:rPr>
                <w:noProof/>
                <w:webHidden/>
              </w:rPr>
              <w:fldChar w:fldCharType="separate"/>
            </w:r>
            <w:r w:rsidR="0039004D">
              <w:rPr>
                <w:noProof/>
                <w:webHidden/>
              </w:rPr>
              <w:t>31</w:t>
            </w:r>
            <w:r w:rsidR="00F26BEE" w:rsidRPr="0039004D">
              <w:rPr>
                <w:noProof/>
                <w:webHidden/>
              </w:rPr>
              <w:fldChar w:fldCharType="end"/>
            </w:r>
          </w:hyperlink>
        </w:p>
        <w:p w14:paraId="5B32918A" w14:textId="77777777" w:rsidR="00D22DEE" w:rsidRPr="0039004D" w:rsidRDefault="00573B71">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5 \h </w:instrText>
            </w:r>
            <w:r w:rsidR="00F26BEE" w:rsidRPr="0039004D">
              <w:rPr>
                <w:noProof/>
                <w:webHidden/>
              </w:rPr>
            </w:r>
            <w:r w:rsidR="00F26BEE" w:rsidRPr="0039004D">
              <w:rPr>
                <w:noProof/>
                <w:webHidden/>
              </w:rPr>
              <w:fldChar w:fldCharType="separate"/>
            </w:r>
            <w:r w:rsidR="0039004D">
              <w:rPr>
                <w:noProof/>
                <w:webHidden/>
              </w:rPr>
              <w:t>32</w:t>
            </w:r>
            <w:r w:rsidR="00F26BEE" w:rsidRPr="0039004D">
              <w:rPr>
                <w:noProof/>
                <w:webHidden/>
              </w:rPr>
              <w:fldChar w:fldCharType="end"/>
            </w:r>
          </w:hyperlink>
        </w:p>
        <w:p w14:paraId="3E0638A5"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6 \h </w:instrText>
            </w:r>
            <w:r w:rsidR="00F26BEE" w:rsidRPr="0039004D">
              <w:rPr>
                <w:noProof/>
                <w:webHidden/>
              </w:rPr>
            </w:r>
            <w:r w:rsidR="00F26BEE" w:rsidRPr="0039004D">
              <w:rPr>
                <w:noProof/>
                <w:webHidden/>
              </w:rPr>
              <w:fldChar w:fldCharType="separate"/>
            </w:r>
            <w:r w:rsidR="0039004D">
              <w:rPr>
                <w:noProof/>
                <w:webHidden/>
              </w:rPr>
              <w:t>32</w:t>
            </w:r>
            <w:r w:rsidR="00F26BEE" w:rsidRPr="0039004D">
              <w:rPr>
                <w:noProof/>
                <w:webHidden/>
              </w:rPr>
              <w:fldChar w:fldCharType="end"/>
            </w:r>
          </w:hyperlink>
        </w:p>
        <w:p w14:paraId="0FB7DFCC"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7 \h </w:instrText>
            </w:r>
            <w:r w:rsidR="00F26BEE" w:rsidRPr="0039004D">
              <w:rPr>
                <w:noProof/>
                <w:webHidden/>
              </w:rPr>
            </w:r>
            <w:r w:rsidR="00F26BEE" w:rsidRPr="0039004D">
              <w:rPr>
                <w:noProof/>
                <w:webHidden/>
              </w:rPr>
              <w:fldChar w:fldCharType="separate"/>
            </w:r>
            <w:r w:rsidR="0039004D">
              <w:rPr>
                <w:noProof/>
                <w:webHidden/>
              </w:rPr>
              <w:t>32</w:t>
            </w:r>
            <w:r w:rsidR="00F26BEE" w:rsidRPr="0039004D">
              <w:rPr>
                <w:noProof/>
                <w:webHidden/>
              </w:rPr>
              <w:fldChar w:fldCharType="end"/>
            </w:r>
          </w:hyperlink>
        </w:p>
        <w:p w14:paraId="1C113E06" w14:textId="77777777" w:rsidR="00D22DEE" w:rsidRPr="0039004D" w:rsidRDefault="00573B71">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8 \h </w:instrText>
            </w:r>
            <w:r w:rsidR="00F26BEE" w:rsidRPr="0039004D">
              <w:rPr>
                <w:noProof/>
                <w:webHidden/>
              </w:rPr>
            </w:r>
            <w:r w:rsidR="00F26BEE" w:rsidRPr="0039004D">
              <w:rPr>
                <w:noProof/>
                <w:webHidden/>
              </w:rPr>
              <w:fldChar w:fldCharType="separate"/>
            </w:r>
            <w:r w:rsidR="0039004D">
              <w:rPr>
                <w:noProof/>
                <w:webHidden/>
              </w:rPr>
              <w:t>32</w:t>
            </w:r>
            <w:r w:rsidR="00F26BEE" w:rsidRPr="0039004D">
              <w:rPr>
                <w:noProof/>
                <w:webHidden/>
              </w:rPr>
              <w:fldChar w:fldCharType="end"/>
            </w:r>
          </w:hyperlink>
        </w:p>
        <w:p w14:paraId="5C852666" w14:textId="77777777" w:rsidR="00D22DEE" w:rsidRPr="0039004D" w:rsidRDefault="00573B71">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39 \h </w:instrText>
            </w:r>
            <w:r w:rsidR="00F26BEE" w:rsidRPr="0039004D">
              <w:rPr>
                <w:noProof/>
                <w:webHidden/>
              </w:rPr>
            </w:r>
            <w:r w:rsidR="00F26BEE" w:rsidRPr="0039004D">
              <w:rPr>
                <w:noProof/>
                <w:webHidden/>
              </w:rPr>
              <w:fldChar w:fldCharType="separate"/>
            </w:r>
            <w:r w:rsidR="0039004D">
              <w:rPr>
                <w:noProof/>
                <w:webHidden/>
              </w:rPr>
              <w:t>33</w:t>
            </w:r>
            <w:r w:rsidR="00F26BEE" w:rsidRPr="0039004D">
              <w:rPr>
                <w:noProof/>
                <w:webHidden/>
              </w:rPr>
              <w:fldChar w:fldCharType="end"/>
            </w:r>
          </w:hyperlink>
        </w:p>
        <w:p w14:paraId="7B1EF60F" w14:textId="77777777" w:rsidR="00D22DEE" w:rsidRPr="0039004D" w:rsidRDefault="00573B71">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0 \h </w:instrText>
            </w:r>
            <w:r w:rsidR="00F26BEE" w:rsidRPr="0039004D">
              <w:rPr>
                <w:noProof/>
                <w:webHidden/>
              </w:rPr>
            </w:r>
            <w:r w:rsidR="00F26BEE" w:rsidRPr="0039004D">
              <w:rPr>
                <w:noProof/>
                <w:webHidden/>
              </w:rPr>
              <w:fldChar w:fldCharType="separate"/>
            </w:r>
            <w:r w:rsidR="0039004D">
              <w:rPr>
                <w:noProof/>
                <w:webHidden/>
              </w:rPr>
              <w:t>33</w:t>
            </w:r>
            <w:r w:rsidR="00F26BEE" w:rsidRPr="0039004D">
              <w:rPr>
                <w:noProof/>
                <w:webHidden/>
              </w:rPr>
              <w:fldChar w:fldCharType="end"/>
            </w:r>
          </w:hyperlink>
        </w:p>
        <w:p w14:paraId="6DD2A9F0" w14:textId="77777777" w:rsidR="00D22DEE" w:rsidRPr="0039004D" w:rsidRDefault="00573B71">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1 \h </w:instrText>
            </w:r>
            <w:r w:rsidR="00F26BEE" w:rsidRPr="0039004D">
              <w:rPr>
                <w:noProof/>
                <w:webHidden/>
              </w:rPr>
            </w:r>
            <w:r w:rsidR="00F26BEE" w:rsidRPr="0039004D">
              <w:rPr>
                <w:noProof/>
                <w:webHidden/>
              </w:rPr>
              <w:fldChar w:fldCharType="separate"/>
            </w:r>
            <w:r w:rsidR="0039004D">
              <w:rPr>
                <w:noProof/>
                <w:webHidden/>
              </w:rPr>
              <w:t>33</w:t>
            </w:r>
            <w:r w:rsidR="00F26BEE" w:rsidRPr="0039004D">
              <w:rPr>
                <w:noProof/>
                <w:webHidden/>
              </w:rPr>
              <w:fldChar w:fldCharType="end"/>
            </w:r>
          </w:hyperlink>
        </w:p>
        <w:p w14:paraId="45CE4C35" w14:textId="77777777" w:rsidR="00D22DEE" w:rsidRPr="0039004D" w:rsidRDefault="00573B71">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2 \h </w:instrText>
            </w:r>
            <w:r w:rsidR="00F26BEE" w:rsidRPr="0039004D">
              <w:rPr>
                <w:noProof/>
                <w:webHidden/>
              </w:rPr>
            </w:r>
            <w:r w:rsidR="00F26BEE" w:rsidRPr="0039004D">
              <w:rPr>
                <w:noProof/>
                <w:webHidden/>
              </w:rPr>
              <w:fldChar w:fldCharType="separate"/>
            </w:r>
            <w:r w:rsidR="0039004D">
              <w:rPr>
                <w:noProof/>
                <w:webHidden/>
              </w:rPr>
              <w:t>33</w:t>
            </w:r>
            <w:r w:rsidR="00F26BEE" w:rsidRPr="0039004D">
              <w:rPr>
                <w:noProof/>
                <w:webHidden/>
              </w:rPr>
              <w:fldChar w:fldCharType="end"/>
            </w:r>
          </w:hyperlink>
        </w:p>
        <w:p w14:paraId="164E5603" w14:textId="77777777" w:rsidR="00D22DEE" w:rsidRPr="0039004D" w:rsidRDefault="00573B71">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3 \h </w:instrText>
            </w:r>
            <w:r w:rsidR="00F26BEE" w:rsidRPr="0039004D">
              <w:rPr>
                <w:noProof/>
                <w:webHidden/>
              </w:rPr>
            </w:r>
            <w:r w:rsidR="00F26BEE" w:rsidRPr="0039004D">
              <w:rPr>
                <w:noProof/>
                <w:webHidden/>
              </w:rPr>
              <w:fldChar w:fldCharType="separate"/>
            </w:r>
            <w:r w:rsidR="0039004D">
              <w:rPr>
                <w:noProof/>
                <w:webHidden/>
              </w:rPr>
              <w:t>34</w:t>
            </w:r>
            <w:r w:rsidR="00F26BEE" w:rsidRPr="0039004D">
              <w:rPr>
                <w:noProof/>
                <w:webHidden/>
              </w:rPr>
              <w:fldChar w:fldCharType="end"/>
            </w:r>
          </w:hyperlink>
        </w:p>
        <w:p w14:paraId="564672E0" w14:textId="77777777" w:rsidR="00D22DEE" w:rsidRPr="0039004D" w:rsidRDefault="00573B71">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4 \h </w:instrText>
            </w:r>
            <w:r w:rsidR="00F26BEE" w:rsidRPr="0039004D">
              <w:rPr>
                <w:noProof/>
                <w:webHidden/>
              </w:rPr>
            </w:r>
            <w:r w:rsidR="00F26BEE" w:rsidRPr="0039004D">
              <w:rPr>
                <w:noProof/>
                <w:webHidden/>
              </w:rPr>
              <w:fldChar w:fldCharType="separate"/>
            </w:r>
            <w:r w:rsidR="0039004D">
              <w:rPr>
                <w:noProof/>
                <w:webHidden/>
              </w:rPr>
              <w:t>34</w:t>
            </w:r>
            <w:r w:rsidR="00F26BEE" w:rsidRPr="0039004D">
              <w:rPr>
                <w:noProof/>
                <w:webHidden/>
              </w:rPr>
              <w:fldChar w:fldCharType="end"/>
            </w:r>
          </w:hyperlink>
        </w:p>
        <w:p w14:paraId="67B1E7A5" w14:textId="77777777" w:rsidR="00D22DEE" w:rsidRPr="0039004D" w:rsidRDefault="00573B71">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5 \h </w:instrText>
            </w:r>
            <w:r w:rsidR="00F26BEE" w:rsidRPr="0039004D">
              <w:rPr>
                <w:noProof/>
                <w:webHidden/>
              </w:rPr>
            </w:r>
            <w:r w:rsidR="00F26BEE" w:rsidRPr="0039004D">
              <w:rPr>
                <w:noProof/>
                <w:webHidden/>
              </w:rPr>
              <w:fldChar w:fldCharType="separate"/>
            </w:r>
            <w:r w:rsidR="0039004D">
              <w:rPr>
                <w:noProof/>
                <w:webHidden/>
              </w:rPr>
              <w:t>36</w:t>
            </w:r>
            <w:r w:rsidR="00F26BEE" w:rsidRPr="0039004D">
              <w:rPr>
                <w:noProof/>
                <w:webHidden/>
              </w:rPr>
              <w:fldChar w:fldCharType="end"/>
            </w:r>
          </w:hyperlink>
        </w:p>
        <w:p w14:paraId="2F1090D7" w14:textId="77777777" w:rsidR="00D22DEE" w:rsidRPr="0039004D" w:rsidRDefault="00573B71">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6 \h </w:instrText>
            </w:r>
            <w:r w:rsidR="00F26BEE" w:rsidRPr="0039004D">
              <w:rPr>
                <w:noProof/>
                <w:webHidden/>
              </w:rPr>
            </w:r>
            <w:r w:rsidR="00F26BEE" w:rsidRPr="0039004D">
              <w:rPr>
                <w:noProof/>
                <w:webHidden/>
              </w:rPr>
              <w:fldChar w:fldCharType="separate"/>
            </w:r>
            <w:r w:rsidR="0039004D">
              <w:rPr>
                <w:noProof/>
                <w:webHidden/>
              </w:rPr>
              <w:t>36</w:t>
            </w:r>
            <w:r w:rsidR="00F26BEE" w:rsidRPr="0039004D">
              <w:rPr>
                <w:noProof/>
                <w:webHidden/>
              </w:rPr>
              <w:fldChar w:fldCharType="end"/>
            </w:r>
          </w:hyperlink>
        </w:p>
        <w:p w14:paraId="2991512A" w14:textId="77777777" w:rsidR="00D22DEE" w:rsidRPr="0039004D" w:rsidRDefault="00573B71">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7 \h </w:instrText>
            </w:r>
            <w:r w:rsidR="00F26BEE" w:rsidRPr="0039004D">
              <w:rPr>
                <w:noProof/>
                <w:webHidden/>
              </w:rPr>
            </w:r>
            <w:r w:rsidR="00F26BEE" w:rsidRPr="0039004D">
              <w:rPr>
                <w:noProof/>
                <w:webHidden/>
              </w:rPr>
              <w:fldChar w:fldCharType="separate"/>
            </w:r>
            <w:r w:rsidR="0039004D">
              <w:rPr>
                <w:noProof/>
                <w:webHidden/>
              </w:rPr>
              <w:t>38</w:t>
            </w:r>
            <w:r w:rsidR="00F26BEE" w:rsidRPr="0039004D">
              <w:rPr>
                <w:noProof/>
                <w:webHidden/>
              </w:rPr>
              <w:fldChar w:fldCharType="end"/>
            </w:r>
          </w:hyperlink>
        </w:p>
        <w:p w14:paraId="46E36F8E" w14:textId="77777777" w:rsidR="00D22DEE" w:rsidRPr="0039004D" w:rsidRDefault="00573B71">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8 \h </w:instrText>
            </w:r>
            <w:r w:rsidR="00F26BEE" w:rsidRPr="0039004D">
              <w:rPr>
                <w:noProof/>
                <w:webHidden/>
              </w:rPr>
            </w:r>
            <w:r w:rsidR="00F26BEE" w:rsidRPr="0039004D">
              <w:rPr>
                <w:noProof/>
                <w:webHidden/>
              </w:rPr>
              <w:fldChar w:fldCharType="separate"/>
            </w:r>
            <w:r w:rsidR="0039004D">
              <w:rPr>
                <w:noProof/>
                <w:webHidden/>
              </w:rPr>
              <w:t>60</w:t>
            </w:r>
            <w:r w:rsidR="00F26BEE" w:rsidRPr="0039004D">
              <w:rPr>
                <w:noProof/>
                <w:webHidden/>
              </w:rPr>
              <w:fldChar w:fldCharType="end"/>
            </w:r>
          </w:hyperlink>
        </w:p>
        <w:p w14:paraId="1E3B7660" w14:textId="77777777" w:rsidR="00D22DEE" w:rsidRPr="0039004D" w:rsidRDefault="00573B71">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49 \h </w:instrText>
            </w:r>
            <w:r w:rsidR="00F26BEE" w:rsidRPr="0039004D">
              <w:rPr>
                <w:noProof/>
                <w:webHidden/>
              </w:rPr>
            </w:r>
            <w:r w:rsidR="00F26BEE" w:rsidRPr="0039004D">
              <w:rPr>
                <w:noProof/>
                <w:webHidden/>
              </w:rPr>
              <w:fldChar w:fldCharType="separate"/>
            </w:r>
            <w:r w:rsidR="0039004D">
              <w:rPr>
                <w:noProof/>
                <w:webHidden/>
              </w:rPr>
              <w:t>63</w:t>
            </w:r>
            <w:r w:rsidR="00F26BEE" w:rsidRPr="0039004D">
              <w:rPr>
                <w:noProof/>
                <w:webHidden/>
              </w:rPr>
              <w:fldChar w:fldCharType="end"/>
            </w:r>
          </w:hyperlink>
        </w:p>
        <w:p w14:paraId="6A3907E8" w14:textId="77777777" w:rsidR="00D22DEE" w:rsidRPr="0039004D" w:rsidRDefault="00573B71">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0 \h </w:instrText>
            </w:r>
            <w:r w:rsidR="00F26BEE" w:rsidRPr="0039004D">
              <w:rPr>
                <w:noProof/>
                <w:webHidden/>
              </w:rPr>
            </w:r>
            <w:r w:rsidR="00F26BEE" w:rsidRPr="0039004D">
              <w:rPr>
                <w:noProof/>
                <w:webHidden/>
              </w:rPr>
              <w:fldChar w:fldCharType="separate"/>
            </w:r>
            <w:r w:rsidR="0039004D">
              <w:rPr>
                <w:noProof/>
                <w:webHidden/>
              </w:rPr>
              <w:t>64</w:t>
            </w:r>
            <w:r w:rsidR="00F26BEE" w:rsidRPr="0039004D">
              <w:rPr>
                <w:noProof/>
                <w:webHidden/>
              </w:rPr>
              <w:fldChar w:fldCharType="end"/>
            </w:r>
          </w:hyperlink>
        </w:p>
        <w:p w14:paraId="28F1309D" w14:textId="77777777" w:rsidR="00D22DEE" w:rsidRPr="0039004D" w:rsidRDefault="00573B71">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1 \h </w:instrText>
            </w:r>
            <w:r w:rsidR="00F26BEE" w:rsidRPr="0039004D">
              <w:rPr>
                <w:noProof/>
                <w:webHidden/>
              </w:rPr>
            </w:r>
            <w:r w:rsidR="00F26BEE" w:rsidRPr="0039004D">
              <w:rPr>
                <w:noProof/>
                <w:webHidden/>
              </w:rPr>
              <w:fldChar w:fldCharType="separate"/>
            </w:r>
            <w:r w:rsidR="0039004D">
              <w:rPr>
                <w:noProof/>
                <w:webHidden/>
              </w:rPr>
              <w:t>65</w:t>
            </w:r>
            <w:r w:rsidR="00F26BEE" w:rsidRPr="0039004D">
              <w:rPr>
                <w:noProof/>
                <w:webHidden/>
              </w:rPr>
              <w:fldChar w:fldCharType="end"/>
            </w:r>
          </w:hyperlink>
        </w:p>
        <w:p w14:paraId="47E2CF00" w14:textId="77777777" w:rsidR="00D22DEE" w:rsidRPr="0039004D" w:rsidRDefault="00573B71">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2 \h </w:instrText>
            </w:r>
            <w:r w:rsidR="00F26BEE" w:rsidRPr="0039004D">
              <w:rPr>
                <w:noProof/>
                <w:webHidden/>
              </w:rPr>
            </w:r>
            <w:r w:rsidR="00F26BEE" w:rsidRPr="0039004D">
              <w:rPr>
                <w:noProof/>
                <w:webHidden/>
              </w:rPr>
              <w:fldChar w:fldCharType="separate"/>
            </w:r>
            <w:r w:rsidR="0039004D">
              <w:rPr>
                <w:noProof/>
                <w:webHidden/>
              </w:rPr>
              <w:t>70</w:t>
            </w:r>
            <w:r w:rsidR="00F26BEE" w:rsidRPr="0039004D">
              <w:rPr>
                <w:noProof/>
                <w:webHidden/>
              </w:rPr>
              <w:fldChar w:fldCharType="end"/>
            </w:r>
          </w:hyperlink>
        </w:p>
        <w:p w14:paraId="632C1647" w14:textId="77777777" w:rsidR="00D22DEE" w:rsidRPr="0039004D" w:rsidRDefault="00573B71">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3 \h </w:instrText>
            </w:r>
            <w:r w:rsidR="00F26BEE" w:rsidRPr="0039004D">
              <w:rPr>
                <w:noProof/>
                <w:webHidden/>
              </w:rPr>
            </w:r>
            <w:r w:rsidR="00F26BEE" w:rsidRPr="0039004D">
              <w:rPr>
                <w:noProof/>
                <w:webHidden/>
              </w:rPr>
              <w:fldChar w:fldCharType="separate"/>
            </w:r>
            <w:r w:rsidR="0039004D">
              <w:rPr>
                <w:noProof/>
                <w:webHidden/>
              </w:rPr>
              <w:t>70</w:t>
            </w:r>
            <w:r w:rsidR="00F26BEE" w:rsidRPr="0039004D">
              <w:rPr>
                <w:noProof/>
                <w:webHidden/>
              </w:rPr>
              <w:fldChar w:fldCharType="end"/>
            </w:r>
          </w:hyperlink>
        </w:p>
        <w:p w14:paraId="2D5F957C" w14:textId="77777777" w:rsidR="00D22DEE" w:rsidRPr="0039004D" w:rsidRDefault="00573B71">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4 \h </w:instrText>
            </w:r>
            <w:r w:rsidR="00F26BEE" w:rsidRPr="0039004D">
              <w:rPr>
                <w:noProof/>
                <w:webHidden/>
              </w:rPr>
            </w:r>
            <w:r w:rsidR="00F26BEE" w:rsidRPr="0039004D">
              <w:rPr>
                <w:noProof/>
                <w:webHidden/>
              </w:rPr>
              <w:fldChar w:fldCharType="separate"/>
            </w:r>
            <w:r w:rsidR="0039004D">
              <w:rPr>
                <w:noProof/>
                <w:webHidden/>
              </w:rPr>
              <w:t>73</w:t>
            </w:r>
            <w:r w:rsidR="00F26BEE" w:rsidRPr="0039004D">
              <w:rPr>
                <w:noProof/>
                <w:webHidden/>
              </w:rPr>
              <w:fldChar w:fldCharType="end"/>
            </w:r>
          </w:hyperlink>
        </w:p>
        <w:p w14:paraId="46F67AE8" w14:textId="77777777" w:rsidR="00D22DEE" w:rsidRPr="0039004D" w:rsidRDefault="00573B71">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5 \h </w:instrText>
            </w:r>
            <w:r w:rsidR="00F26BEE" w:rsidRPr="0039004D">
              <w:rPr>
                <w:noProof/>
                <w:webHidden/>
              </w:rPr>
            </w:r>
            <w:r w:rsidR="00F26BEE" w:rsidRPr="0039004D">
              <w:rPr>
                <w:noProof/>
                <w:webHidden/>
              </w:rPr>
              <w:fldChar w:fldCharType="separate"/>
            </w:r>
            <w:r w:rsidR="0039004D">
              <w:rPr>
                <w:noProof/>
                <w:webHidden/>
              </w:rPr>
              <w:t>75</w:t>
            </w:r>
            <w:r w:rsidR="00F26BEE" w:rsidRPr="0039004D">
              <w:rPr>
                <w:noProof/>
                <w:webHidden/>
              </w:rPr>
              <w:fldChar w:fldCharType="end"/>
            </w:r>
          </w:hyperlink>
        </w:p>
        <w:p w14:paraId="78D5ED58" w14:textId="77777777" w:rsidR="00D22DEE" w:rsidRPr="0039004D" w:rsidRDefault="00573B71">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F26BEE" w:rsidRPr="0039004D">
              <w:rPr>
                <w:noProof/>
                <w:webHidden/>
              </w:rPr>
              <w:fldChar w:fldCharType="begin"/>
            </w:r>
            <w:r w:rsidR="00D22DEE" w:rsidRPr="0039004D">
              <w:rPr>
                <w:noProof/>
                <w:webHidden/>
              </w:rPr>
              <w:instrText xml:space="preserve"> PAGEREF _Toc508100456 \h </w:instrText>
            </w:r>
            <w:r w:rsidR="00F26BEE" w:rsidRPr="0039004D">
              <w:rPr>
                <w:noProof/>
                <w:webHidden/>
              </w:rPr>
            </w:r>
            <w:r w:rsidR="00F26BEE" w:rsidRPr="0039004D">
              <w:rPr>
                <w:noProof/>
                <w:webHidden/>
              </w:rPr>
              <w:fldChar w:fldCharType="separate"/>
            </w:r>
            <w:r w:rsidR="0039004D">
              <w:rPr>
                <w:noProof/>
                <w:webHidden/>
              </w:rPr>
              <w:t>77</w:t>
            </w:r>
            <w:r w:rsidR="00F26BEE" w:rsidRPr="0039004D">
              <w:rPr>
                <w:noProof/>
                <w:webHidden/>
              </w:rPr>
              <w:fldChar w:fldCharType="end"/>
            </w:r>
          </w:hyperlink>
        </w:p>
        <w:p w14:paraId="41FF4BB8" w14:textId="77777777" w:rsidR="007E51F7" w:rsidRPr="0039004D" w:rsidRDefault="00F26BEE">
          <w:pPr>
            <w:rPr>
              <w:lang w:val="es-ES"/>
            </w:rPr>
          </w:pPr>
          <w:r w:rsidRPr="0039004D">
            <w:rPr>
              <w:lang w:val="es-ES"/>
            </w:rPr>
            <w:fldChar w:fldCharType="end"/>
          </w:r>
        </w:p>
      </w:sdtContent>
    </w:sdt>
    <w:p w14:paraId="7A08AA55" w14:textId="77777777" w:rsidR="00EA6485" w:rsidRDefault="00EA6485" w:rsidP="00262D6E">
      <w:pPr>
        <w:pStyle w:val="Ttulo1"/>
        <w:spacing w:line="360" w:lineRule="auto"/>
      </w:pPr>
      <w:bookmarkStart w:id="1" w:name="_Toc508100407"/>
      <w:r>
        <w:lastRenderedPageBreak/>
        <w:t>Listado de Acrónimos</w:t>
      </w:r>
    </w:p>
    <w:p w14:paraId="397B6C93" w14:textId="77777777" w:rsidR="00EA6485" w:rsidRDefault="00EA6485" w:rsidP="00EA6485">
      <w:pPr>
        <w:rPr>
          <w:lang w:val="es-ES"/>
        </w:rPr>
      </w:pPr>
    </w:p>
    <w:p w14:paraId="4F011A3E"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7858AA5D" w14:textId="77777777" w:rsidR="00EA6485" w:rsidRPr="002E1E27" w:rsidRDefault="00EA6485" w:rsidP="002E1E27">
      <w:pPr>
        <w:pStyle w:val="Prrafodelista"/>
        <w:numPr>
          <w:ilvl w:val="0"/>
          <w:numId w:val="42"/>
        </w:numPr>
        <w:spacing w:line="360" w:lineRule="auto"/>
        <w:rPr>
          <w:lang w:val="es-ES"/>
        </w:rPr>
      </w:pPr>
      <w:r w:rsidRPr="002E1E27">
        <w:rPr>
          <w:lang w:val="es-ES"/>
        </w:rPr>
        <w:t>SUSALUD – Superintendecia Nacional de Salud</w:t>
      </w:r>
    </w:p>
    <w:p w14:paraId="7C8CBCEC"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3E38B5C7"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20A25981" w14:textId="77777777" w:rsidR="00EA6485" w:rsidRPr="002E1E27" w:rsidRDefault="00EA6485" w:rsidP="002E1E27">
      <w:pPr>
        <w:pStyle w:val="Prrafodelista"/>
        <w:numPr>
          <w:ilvl w:val="0"/>
          <w:numId w:val="42"/>
        </w:numPr>
        <w:spacing w:line="360" w:lineRule="auto"/>
        <w:rPr>
          <w:lang w:val="es-ES"/>
        </w:rPr>
      </w:pPr>
      <w:r w:rsidRPr="002E1E27">
        <w:rPr>
          <w:lang w:val="es-ES"/>
        </w:rPr>
        <w:t>UCD – User-Centered Design. Diseño Centrado en el Usuario</w:t>
      </w:r>
    </w:p>
    <w:p w14:paraId="0F5064E9"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1A3BF738"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0987D825" w14:textId="77777777" w:rsidR="0038486C" w:rsidRPr="002E1E27" w:rsidRDefault="0038486C" w:rsidP="002E1E27">
      <w:pPr>
        <w:pStyle w:val="Prrafodelista"/>
        <w:numPr>
          <w:ilvl w:val="0"/>
          <w:numId w:val="42"/>
        </w:numPr>
        <w:spacing w:line="360" w:lineRule="auto"/>
        <w:rPr>
          <w:lang w:val="es-ES"/>
        </w:rPr>
      </w:pPr>
      <w:r w:rsidRPr="002E1E27">
        <w:rPr>
          <w:lang w:val="es-ES"/>
        </w:rPr>
        <w:t>CRM – Customer Relationship Manager</w:t>
      </w:r>
    </w:p>
    <w:p w14:paraId="3B7BAAC8"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12537BFF"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27C8A81A" w14:textId="77777777" w:rsidR="00483492" w:rsidRPr="002E1E27" w:rsidRDefault="00483492" w:rsidP="002E1E27">
      <w:pPr>
        <w:pStyle w:val="Prrafodelista"/>
        <w:numPr>
          <w:ilvl w:val="0"/>
          <w:numId w:val="42"/>
        </w:numPr>
        <w:spacing w:line="360" w:lineRule="auto"/>
        <w:rPr>
          <w:lang w:val="es-ES"/>
        </w:rPr>
      </w:pPr>
      <w:r>
        <w:rPr>
          <w:rFonts w:cs="Times New Roman"/>
          <w:lang w:val="es-ES"/>
        </w:rPr>
        <w:t>HIT – Health Information Technologies</w:t>
      </w:r>
    </w:p>
    <w:p w14:paraId="57E5A557" w14:textId="77777777" w:rsidR="0038486C" w:rsidRDefault="0038486C" w:rsidP="00EA6485">
      <w:pPr>
        <w:rPr>
          <w:lang w:val="es-ES"/>
        </w:rPr>
      </w:pPr>
    </w:p>
    <w:p w14:paraId="2004E7C7" w14:textId="77777777" w:rsidR="00EA6485" w:rsidRPr="00EA6485" w:rsidRDefault="00EA6485" w:rsidP="00EA6485">
      <w:pPr>
        <w:rPr>
          <w:lang w:val="es-ES"/>
        </w:rPr>
      </w:pPr>
    </w:p>
    <w:p w14:paraId="773C89B7" w14:textId="77777777" w:rsidR="00AF5EAF" w:rsidRPr="0039004D" w:rsidRDefault="00A12DD0" w:rsidP="00262D6E">
      <w:pPr>
        <w:pStyle w:val="Ttulo1"/>
        <w:spacing w:line="360" w:lineRule="auto"/>
      </w:pPr>
      <w:r w:rsidRPr="0039004D">
        <w:lastRenderedPageBreak/>
        <w:t>Resumen</w:t>
      </w:r>
      <w:bookmarkEnd w:id="1"/>
    </w:p>
    <w:p w14:paraId="687C3C2C" w14:textId="77777777" w:rsidR="000C0B08" w:rsidRDefault="000C0B08" w:rsidP="00262D6E">
      <w:pPr>
        <w:spacing w:line="360" w:lineRule="auto"/>
        <w:jc w:val="both"/>
        <w:rPr>
          <w:rFonts w:cs="Times New Roman"/>
          <w:lang w:val="es-ES"/>
        </w:rPr>
      </w:pPr>
    </w:p>
    <w:p w14:paraId="011D4638" w14:textId="77777777" w:rsidR="00A12DD0" w:rsidRPr="0039004D" w:rsidRDefault="00A12DD0" w:rsidP="00262D6E">
      <w:pPr>
        <w:pStyle w:val="Ttulo1"/>
        <w:spacing w:line="360" w:lineRule="auto"/>
        <w:rPr>
          <w:rFonts w:cs="Times New Roman"/>
          <w:szCs w:val="24"/>
        </w:rPr>
      </w:pPr>
      <w:bookmarkStart w:id="2" w:name="_Toc508100408"/>
      <w:r w:rsidRPr="0039004D">
        <w:rPr>
          <w:rFonts w:cs="Times New Roman"/>
          <w:szCs w:val="24"/>
        </w:rPr>
        <w:lastRenderedPageBreak/>
        <w:t>Palabras Clave</w:t>
      </w:r>
      <w:bookmarkEnd w:id="2"/>
    </w:p>
    <w:p w14:paraId="5B1B8AD7" w14:textId="77777777" w:rsidR="00A12DD0" w:rsidRPr="0039004D" w:rsidRDefault="00A12DD0" w:rsidP="00262D6E">
      <w:pPr>
        <w:spacing w:line="360" w:lineRule="auto"/>
        <w:jc w:val="both"/>
        <w:rPr>
          <w:rFonts w:cs="Times New Roman"/>
          <w:lang w:val="es-ES"/>
        </w:rPr>
      </w:pPr>
    </w:p>
    <w:p w14:paraId="4AAA324C"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7E586AE4" w14:textId="77777777" w:rsidR="00970EB4" w:rsidRDefault="00A12DD0" w:rsidP="00602A2A">
      <w:pPr>
        <w:pStyle w:val="Ttulo1"/>
        <w:spacing w:line="360" w:lineRule="auto"/>
        <w:rPr>
          <w:rFonts w:cs="Times New Roman"/>
          <w:szCs w:val="24"/>
        </w:rPr>
      </w:pPr>
      <w:bookmarkStart w:id="3" w:name="_Toc508100409"/>
      <w:r w:rsidRPr="0039004D">
        <w:rPr>
          <w:rFonts w:cs="Times New Roman"/>
          <w:szCs w:val="24"/>
        </w:rPr>
        <w:lastRenderedPageBreak/>
        <w:t>Introducción</w:t>
      </w:r>
      <w:bookmarkEnd w:id="3"/>
    </w:p>
    <w:p w14:paraId="2109B281" w14:textId="77777777" w:rsidR="0049325E" w:rsidRDefault="0049325E" w:rsidP="0049325E">
      <w:pPr>
        <w:rPr>
          <w:lang w:val="es-ES"/>
        </w:rPr>
      </w:pPr>
    </w:p>
    <w:p w14:paraId="0C11B424"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F26BEE">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Pr>
          <w:lang w:val="es-ES"/>
        </w:rPr>
        <w:fldChar w:fldCharType="separate"/>
      </w:r>
      <w:r w:rsidR="00D32C56" w:rsidRPr="003D138E">
        <w:rPr>
          <w:noProof/>
          <w:lang w:val="es-ES"/>
        </w:rPr>
        <w:t>(1)</w:t>
      </w:r>
      <w:r w:rsidR="00F26BEE">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F26BEE">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F26BEE">
        <w:rPr>
          <w:lang w:val="es-ES"/>
        </w:rPr>
        <w:fldChar w:fldCharType="separate"/>
      </w:r>
      <w:r w:rsidR="00D32C56" w:rsidRPr="00D32C56">
        <w:rPr>
          <w:noProof/>
          <w:lang w:val="es-ES"/>
        </w:rPr>
        <w:t>(2)</w:t>
      </w:r>
      <w:r w:rsidR="00F26BEE">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F26BEE"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5D31DC" w:rsidRPr="00A90C62">
        <w:rPr>
          <w:rFonts w:cs="Times New Roman"/>
          <w:noProof/>
          <w:lang w:val="es-ES"/>
        </w:rPr>
        <w:t>(3)</w:t>
      </w:r>
      <w:r w:rsidR="00F26BEE"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F26BEE"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4)</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5)</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6)</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7)</w:t>
      </w:r>
      <w:r w:rsidR="00F26BEE"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F26BEE">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8)</w:t>
      </w:r>
      <w:r w:rsidR="00F26BEE">
        <w:rPr>
          <w:rFonts w:cs="Times New Roman"/>
          <w:lang w:val="es-ES"/>
        </w:rPr>
        <w:fldChar w:fldCharType="end"/>
      </w:r>
      <w:r w:rsidR="00636506">
        <w:rPr>
          <w:rFonts w:cs="Times New Roman"/>
          <w:lang w:val="es-ES"/>
        </w:rPr>
        <w:t>.</w:t>
      </w:r>
    </w:p>
    <w:p w14:paraId="1E38822D"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F26BEE">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9)</w:t>
      </w:r>
      <w:r w:rsidR="00F26BEE">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0)</w:t>
      </w:r>
      <w:r w:rsidR="00F26BEE" w:rsidRPr="0039004D">
        <w:rPr>
          <w:rFonts w:cs="Times New Roman"/>
          <w:lang w:val="es-ES"/>
        </w:rPr>
        <w:fldChar w:fldCharType="end"/>
      </w:r>
      <w:r w:rsidR="00465DBE">
        <w:rPr>
          <w:rFonts w:cs="Times New Roman"/>
          <w:lang w:val="es-ES"/>
        </w:rPr>
        <w:t>.</w:t>
      </w:r>
    </w:p>
    <w:p w14:paraId="78E6BB8E"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F26BEE">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1)</w:t>
      </w:r>
      <w:r w:rsidR="00F26BEE">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w:t>
      </w:r>
      <w:r w:rsidR="00CE1173" w:rsidRPr="0039004D">
        <w:rPr>
          <w:rFonts w:cs="Times New Roman"/>
          <w:color w:val="000000" w:themeColor="text1"/>
          <w:lang w:val="es-ES"/>
        </w:rPr>
        <w:lastRenderedPageBreak/>
        <w:t xml:space="preserve">usuarios principales del sistema, el cual va a ser probado y testeado por dichos usuarios para encontrar posibles errores y hacer mejoras en el diseño del sistema. </w:t>
      </w:r>
    </w:p>
    <w:p w14:paraId="46B6342A" w14:textId="77777777" w:rsidR="00A12DD0" w:rsidRPr="0039004D" w:rsidRDefault="00A12DD0" w:rsidP="00262D6E">
      <w:pPr>
        <w:pStyle w:val="Ttulo1"/>
        <w:spacing w:line="360" w:lineRule="auto"/>
        <w:rPr>
          <w:rFonts w:cs="Times New Roman"/>
          <w:szCs w:val="24"/>
        </w:rPr>
      </w:pPr>
      <w:bookmarkStart w:id="4" w:name="_Toc508100410"/>
      <w:r w:rsidRPr="0039004D">
        <w:rPr>
          <w:rFonts w:cs="Times New Roman"/>
          <w:szCs w:val="24"/>
        </w:rPr>
        <w:lastRenderedPageBreak/>
        <w:t>Planteamiento del Problema</w:t>
      </w:r>
      <w:bookmarkEnd w:id="4"/>
    </w:p>
    <w:p w14:paraId="56FC1994" w14:textId="77777777" w:rsidR="00DC394C" w:rsidRPr="0039004D" w:rsidRDefault="00DC394C" w:rsidP="00262D6E">
      <w:pPr>
        <w:spacing w:line="360" w:lineRule="auto"/>
        <w:jc w:val="both"/>
        <w:rPr>
          <w:rFonts w:cs="Times New Roman"/>
          <w:b/>
          <w:lang w:val="es-ES"/>
        </w:rPr>
      </w:pPr>
    </w:p>
    <w:p w14:paraId="206E394E"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F26BEE">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Pr>
          <w:rFonts w:cs="Times New Roman"/>
          <w:color w:val="000000" w:themeColor="text1"/>
          <w:lang w:val="es-ES"/>
        </w:rPr>
        <w:fldChar w:fldCharType="separate"/>
      </w:r>
      <w:r w:rsidR="00A90C62" w:rsidRPr="00A90C62">
        <w:rPr>
          <w:rFonts w:cs="Times New Roman"/>
          <w:noProof/>
          <w:color w:val="000000" w:themeColor="text1"/>
          <w:lang w:val="es-ES"/>
        </w:rPr>
        <w:t>(3)</w:t>
      </w:r>
      <w:r w:rsidR="00F26BEE">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1)</w:t>
      </w:r>
      <w:r w:rsidR="00F26BEE">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F26BEE">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Pr>
          <w:rFonts w:cs="Times New Roman"/>
          <w:color w:val="000000" w:themeColor="text1"/>
          <w:lang w:val="es-ES"/>
        </w:rPr>
        <w:fldChar w:fldCharType="separate"/>
      </w:r>
      <w:r w:rsidR="00A90C62" w:rsidRPr="00A90C62">
        <w:rPr>
          <w:rFonts w:cs="Times New Roman"/>
          <w:noProof/>
          <w:color w:val="000000" w:themeColor="text1"/>
          <w:lang w:val="es-ES"/>
        </w:rPr>
        <w:t>(3)</w:t>
      </w:r>
      <w:r w:rsidR="00F26BEE">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2)</w:t>
      </w:r>
      <w:r w:rsidR="00F26BEE">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3F992673"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3)</w:t>
      </w:r>
      <w:r w:rsidR="00F26BEE">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164DDB2"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4)</w:t>
      </w:r>
      <w:r w:rsidR="00F26BEE">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lastRenderedPageBreak/>
        <w:t>de un sistema de información que permita centralizar todos los reclamos del 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4599E049" w14:textId="77777777" w:rsidR="00A12DD0" w:rsidRPr="0039004D" w:rsidRDefault="00A12DD0" w:rsidP="00262D6E">
      <w:pPr>
        <w:pStyle w:val="Ttulo1"/>
        <w:spacing w:line="360" w:lineRule="auto"/>
        <w:rPr>
          <w:rFonts w:cs="Times New Roman"/>
          <w:szCs w:val="24"/>
        </w:rPr>
      </w:pPr>
      <w:bookmarkStart w:id="5" w:name="_Toc508100411"/>
      <w:r w:rsidRPr="0039004D">
        <w:rPr>
          <w:rFonts w:cs="Times New Roman"/>
          <w:szCs w:val="24"/>
        </w:rPr>
        <w:lastRenderedPageBreak/>
        <w:t>Marco Teórico</w:t>
      </w:r>
      <w:bookmarkEnd w:id="5"/>
    </w:p>
    <w:p w14:paraId="3B3E3CA4" w14:textId="77777777" w:rsidR="00562533" w:rsidRPr="0039004D" w:rsidRDefault="00562533" w:rsidP="00262D6E">
      <w:pPr>
        <w:spacing w:line="360" w:lineRule="auto"/>
        <w:jc w:val="both"/>
        <w:rPr>
          <w:rFonts w:cs="Times New Roman"/>
          <w:lang w:val="es-ES"/>
        </w:rPr>
      </w:pPr>
    </w:p>
    <w:p w14:paraId="5DA93D89"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08100412"/>
      <w:r w:rsidRPr="0039004D">
        <w:rPr>
          <w:rFonts w:cs="Times New Roman"/>
          <w:szCs w:val="24"/>
          <w:lang w:val="es-ES"/>
        </w:rPr>
        <w:t>Calidad de Atención al usuario y sistemas de gestión para reclamos en el sector salud</w:t>
      </w:r>
      <w:bookmarkEnd w:id="6"/>
    </w:p>
    <w:p w14:paraId="40AAA86E" w14:textId="77777777" w:rsidR="00B674F0" w:rsidRPr="0039004D" w:rsidRDefault="00B674F0" w:rsidP="00262D6E">
      <w:pPr>
        <w:spacing w:line="360" w:lineRule="auto"/>
        <w:jc w:val="both"/>
        <w:rPr>
          <w:rFonts w:cs="Times New Roman"/>
          <w:lang w:val="es-ES"/>
        </w:rPr>
      </w:pPr>
    </w:p>
    <w:p w14:paraId="6E0C60DF" w14:textId="77777777" w:rsidR="00AB21A0" w:rsidRPr="0039004D" w:rsidRDefault="00AB21A0" w:rsidP="00000899">
      <w:pPr>
        <w:pStyle w:val="Ttulo3"/>
      </w:pPr>
      <w:bookmarkStart w:id="7" w:name="_Toc508100413"/>
      <w:r w:rsidRPr="0039004D">
        <w:t>Calidad de Atención en Salud al Usuario</w:t>
      </w:r>
      <w:bookmarkEnd w:id="7"/>
    </w:p>
    <w:p w14:paraId="6BED2DD7"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F26BEE"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sidRPr="0039004D">
        <w:rPr>
          <w:rFonts w:cs="Times New Roman"/>
          <w:lang w:val="es-ES"/>
        </w:rPr>
        <w:fldChar w:fldCharType="separate"/>
      </w:r>
      <w:r w:rsidR="003D138E" w:rsidRPr="003D138E">
        <w:rPr>
          <w:rFonts w:cs="Times New Roman"/>
          <w:noProof/>
          <w:lang w:val="es-ES"/>
        </w:rPr>
        <w:t>(1)</w:t>
      </w:r>
      <w:r w:rsidR="00F26BEE"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F26BEE"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F26BEE"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F26BEE"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0504816D"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F26BEE"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F26BEE"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18E5F0DE"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F26BEE">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Pr>
          <w:rFonts w:eastAsia="Times New Roman" w:cs="Times New Roman"/>
          <w:lang w:eastAsia="es-ES_tradnl"/>
        </w:rPr>
        <w:fldChar w:fldCharType="separate"/>
      </w:r>
      <w:r w:rsidR="003D138E" w:rsidRPr="003D138E">
        <w:rPr>
          <w:rFonts w:eastAsia="Times New Roman" w:cs="Times New Roman"/>
          <w:noProof/>
          <w:lang w:eastAsia="es-ES_tradnl"/>
        </w:rPr>
        <w:t>(1)</w:t>
      </w:r>
      <w:r w:rsidR="00F26BEE">
        <w:rPr>
          <w:rFonts w:eastAsia="Times New Roman" w:cs="Times New Roman"/>
          <w:lang w:eastAsia="es-ES_tradnl"/>
        </w:rPr>
        <w:fldChar w:fldCharType="end"/>
      </w:r>
      <w:r w:rsidR="003C4BE1" w:rsidRPr="0039004D">
        <w:rPr>
          <w:rFonts w:eastAsia="Times New Roman" w:cs="Times New Roman"/>
          <w:lang w:eastAsia="es-ES_tradnl"/>
        </w:rPr>
        <w:t>.</w:t>
      </w:r>
    </w:p>
    <w:p w14:paraId="485625F3"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F26BEE">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F26BEE">
        <w:rPr>
          <w:rFonts w:eastAsia="Times New Roman" w:cs="Times New Roman"/>
          <w:lang w:eastAsia="es-ES_tradnl"/>
        </w:rPr>
        <w:fldChar w:fldCharType="separate"/>
      </w:r>
      <w:r w:rsidR="003F29A5" w:rsidRPr="003F29A5">
        <w:rPr>
          <w:rFonts w:eastAsia="Times New Roman" w:cs="Times New Roman"/>
          <w:noProof/>
          <w:lang w:eastAsia="es-ES_tradnl"/>
        </w:rPr>
        <w:t>(16)</w:t>
      </w:r>
      <w:r w:rsidR="00F26BEE">
        <w:rPr>
          <w:rFonts w:eastAsia="Times New Roman" w:cs="Times New Roman"/>
          <w:lang w:eastAsia="es-ES_tradnl"/>
        </w:rPr>
        <w:fldChar w:fldCharType="end"/>
      </w:r>
      <w:r>
        <w:rPr>
          <w:rFonts w:eastAsia="Times New Roman" w:cs="Times New Roman"/>
          <w:lang w:eastAsia="es-ES_tradnl"/>
        </w:rPr>
        <w:t xml:space="preserve">. </w:t>
      </w:r>
    </w:p>
    <w:p w14:paraId="2BFAC90D" w14:textId="77777777" w:rsidR="00AB21A0" w:rsidRDefault="00AB21A0" w:rsidP="00AB21A0">
      <w:pPr>
        <w:rPr>
          <w:rFonts w:eastAsia="Times New Roman" w:cs="Times New Roman"/>
          <w:lang w:eastAsia="es-ES_tradnl"/>
        </w:rPr>
      </w:pPr>
    </w:p>
    <w:p w14:paraId="4EFFAF2B" w14:textId="77777777" w:rsidR="00BA4770" w:rsidRDefault="00BA4770" w:rsidP="00AB21A0">
      <w:pPr>
        <w:rPr>
          <w:rFonts w:eastAsia="Times New Roman" w:cs="Times New Roman"/>
          <w:lang w:eastAsia="es-ES_tradnl"/>
        </w:rPr>
      </w:pPr>
    </w:p>
    <w:p w14:paraId="41EFEE58" w14:textId="77777777" w:rsidR="00BA4770" w:rsidRDefault="00BA4770" w:rsidP="00AB21A0">
      <w:pPr>
        <w:rPr>
          <w:rFonts w:eastAsia="Times New Roman" w:cs="Times New Roman"/>
          <w:lang w:eastAsia="es-ES_tradnl"/>
        </w:rPr>
      </w:pPr>
    </w:p>
    <w:p w14:paraId="2C978B20" w14:textId="77777777" w:rsidR="00BA4770" w:rsidRPr="0039004D" w:rsidRDefault="00BA4770" w:rsidP="00AB21A0">
      <w:pPr>
        <w:rPr>
          <w:lang w:val="es-ES"/>
        </w:rPr>
      </w:pPr>
    </w:p>
    <w:p w14:paraId="4CC10658" w14:textId="77777777" w:rsidR="00562533" w:rsidRPr="0039004D" w:rsidRDefault="008B01E4" w:rsidP="00000899">
      <w:pPr>
        <w:pStyle w:val="Ttulo3"/>
      </w:pPr>
      <w:bookmarkStart w:id="8" w:name="_Toc508100414"/>
      <w:r>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241D2EE5"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F26BEE"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4)</w:t>
      </w:r>
      <w:r w:rsidR="00F26BEE"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F26BEE"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7)</w:t>
      </w:r>
      <w:r w:rsidR="00F26BEE"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8)</w:t>
      </w:r>
      <w:r w:rsidR="00F26BEE"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F26BEE"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9)</w:t>
      </w:r>
      <w:r w:rsidR="00F26BEE" w:rsidRPr="0039004D">
        <w:rPr>
          <w:rFonts w:cs="Times New Roman"/>
          <w:lang w:val="es-ES"/>
        </w:rPr>
        <w:fldChar w:fldCharType="end"/>
      </w:r>
      <w:r w:rsidR="007B7445" w:rsidRPr="0039004D">
        <w:rPr>
          <w:rFonts w:cs="Times New Roman"/>
          <w:lang w:val="es-ES"/>
        </w:rPr>
        <w:t>.</w:t>
      </w:r>
    </w:p>
    <w:p w14:paraId="0E9CC144" w14:textId="77777777" w:rsidR="00B674F0" w:rsidRPr="0039004D" w:rsidRDefault="00B674F0" w:rsidP="00262D6E">
      <w:pPr>
        <w:spacing w:line="360" w:lineRule="auto"/>
        <w:jc w:val="both"/>
        <w:rPr>
          <w:rFonts w:cs="Times New Roman"/>
          <w:lang w:val="es-ES"/>
        </w:rPr>
      </w:pPr>
    </w:p>
    <w:p w14:paraId="2EAEF86A"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F26BEE"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4)</w:t>
      </w:r>
      <w:r w:rsidR="00F26BEE" w:rsidRPr="0039004D">
        <w:rPr>
          <w:rFonts w:cs="Times New Roman"/>
          <w:lang w:val="es-ES"/>
        </w:rPr>
        <w:fldChar w:fldCharType="end"/>
      </w:r>
      <w:r w:rsidR="007B7445" w:rsidRPr="0039004D">
        <w:rPr>
          <w:rFonts w:cs="Times New Roman"/>
          <w:lang w:val="es-ES"/>
        </w:rPr>
        <w:t>.</w:t>
      </w:r>
    </w:p>
    <w:p w14:paraId="097CC284" w14:textId="77777777" w:rsidR="00804FEC" w:rsidRPr="0039004D" w:rsidRDefault="00804FEC" w:rsidP="00262D6E">
      <w:pPr>
        <w:spacing w:line="360" w:lineRule="auto"/>
        <w:jc w:val="both"/>
        <w:rPr>
          <w:rFonts w:cs="Times New Roman"/>
          <w:lang w:val="es-ES"/>
        </w:rPr>
      </w:pPr>
    </w:p>
    <w:p w14:paraId="123F0AC9" w14:textId="77777777" w:rsidR="00562533" w:rsidRPr="0039004D" w:rsidRDefault="00562533" w:rsidP="00000899">
      <w:pPr>
        <w:pStyle w:val="Ttulo3"/>
      </w:pPr>
      <w:bookmarkStart w:id="9" w:name="_Toc508100415"/>
      <w:r w:rsidRPr="0039004D">
        <w:t>Formas de monitoreo en Perú y el Mundo</w:t>
      </w:r>
      <w:bookmarkEnd w:id="9"/>
    </w:p>
    <w:p w14:paraId="178D89C7"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F26BEE"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4)</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5)</w:t>
      </w:r>
      <w:r w:rsidR="00F26BEE"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F26BEE"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6)</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F26BEE"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7)</w:t>
      </w:r>
      <w:r w:rsidR="00F26BEE" w:rsidRPr="0039004D">
        <w:rPr>
          <w:rFonts w:cs="Times New Roman"/>
          <w:lang w:val="es-ES"/>
        </w:rPr>
        <w:fldChar w:fldCharType="end"/>
      </w:r>
      <w:r w:rsidR="007B7445" w:rsidRPr="0039004D">
        <w:rPr>
          <w:rFonts w:cs="Times New Roman"/>
          <w:lang w:val="es-ES"/>
        </w:rPr>
        <w:t>.</w:t>
      </w:r>
    </w:p>
    <w:p w14:paraId="2BEB5915" w14:textId="77777777" w:rsidR="003D138E" w:rsidRDefault="003D138E" w:rsidP="00262D6E">
      <w:pPr>
        <w:spacing w:line="360" w:lineRule="auto"/>
        <w:jc w:val="both"/>
        <w:rPr>
          <w:rFonts w:cs="Times New Roman"/>
          <w:lang w:val="es-ES"/>
        </w:rPr>
      </w:pPr>
    </w:p>
    <w:p w14:paraId="7EC54089"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F26BEE">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F26BEE">
        <w:rPr>
          <w:rFonts w:cs="Times New Roman"/>
          <w:lang w:val="es-ES"/>
        </w:rPr>
        <w:fldChar w:fldCharType="separate"/>
      </w:r>
      <w:r w:rsidR="00D32C56" w:rsidRPr="00D32C56">
        <w:rPr>
          <w:rFonts w:cs="Times New Roman"/>
          <w:noProof/>
          <w:lang w:val="es-ES"/>
        </w:rPr>
        <w:t>(2)</w:t>
      </w:r>
      <w:r w:rsidR="00F26BEE">
        <w:rPr>
          <w:rFonts w:cs="Times New Roman"/>
          <w:lang w:val="es-ES"/>
        </w:rPr>
        <w:fldChar w:fldCharType="end"/>
      </w:r>
      <w:r>
        <w:rPr>
          <w:rFonts w:cs="Times New Roman"/>
          <w:lang w:val="es-ES"/>
        </w:rPr>
        <w:t>. Dejando al monitoreo de reclamos como una forma de monitorear la calidad de atención.</w:t>
      </w:r>
    </w:p>
    <w:p w14:paraId="7049B3AA" w14:textId="77777777" w:rsidR="00FC6B75" w:rsidRPr="0039004D" w:rsidRDefault="00FC6B75" w:rsidP="00262D6E">
      <w:pPr>
        <w:spacing w:line="360" w:lineRule="auto"/>
        <w:jc w:val="both"/>
        <w:rPr>
          <w:rFonts w:cs="Times New Roman"/>
          <w:lang w:val="es-ES"/>
        </w:rPr>
      </w:pPr>
    </w:p>
    <w:p w14:paraId="567E702D"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2)</w:t>
      </w:r>
      <w:r w:rsidR="00F26BEE"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3)</w:t>
      </w:r>
      <w:r w:rsidR="00F26BEE"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4BA24C15" w14:textId="77777777" w:rsidR="000D7A7B" w:rsidRPr="0039004D" w:rsidRDefault="000D7A7B" w:rsidP="00262D6E">
      <w:pPr>
        <w:spacing w:line="360" w:lineRule="auto"/>
        <w:jc w:val="both"/>
        <w:rPr>
          <w:rFonts w:cs="Times New Roman"/>
          <w:lang w:val="es-ES"/>
        </w:rPr>
      </w:pPr>
    </w:p>
    <w:p w14:paraId="2C4DA46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20)</w:t>
      </w:r>
      <w:r w:rsidR="00F26BEE"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39A82CE0" w14:textId="77777777" w:rsidR="00B674F0" w:rsidRPr="0039004D" w:rsidRDefault="00B674F0" w:rsidP="00262D6E">
      <w:pPr>
        <w:spacing w:line="360" w:lineRule="auto"/>
        <w:jc w:val="both"/>
        <w:rPr>
          <w:rFonts w:cs="Times New Roman"/>
          <w:lang w:val="es-ES"/>
        </w:rPr>
      </w:pPr>
    </w:p>
    <w:p w14:paraId="03CE6F16" w14:textId="77777777" w:rsidR="00B34BB7" w:rsidRDefault="00562533" w:rsidP="00B34BB7">
      <w:pPr>
        <w:pStyle w:val="Ttulo3"/>
      </w:pPr>
      <w:bookmarkStart w:id="10" w:name="_Toc508100416"/>
      <w:r w:rsidRPr="0039004D">
        <w:t>Sistema de gestión de reclamos en el sector salud</w:t>
      </w:r>
      <w:bookmarkEnd w:id="10"/>
    </w:p>
    <w:p w14:paraId="21884D13"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F26BEE"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7E4000" w:rsidRPr="00A90C62">
        <w:rPr>
          <w:rFonts w:cs="Times New Roman"/>
          <w:noProof/>
          <w:lang w:val="es-ES"/>
        </w:rPr>
        <w:t>(3)</w:t>
      </w:r>
      <w:r w:rsidR="00F26BEE"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0501A095" w14:textId="77777777" w:rsidR="00CE1173" w:rsidRPr="00CE1173" w:rsidRDefault="00CE1173" w:rsidP="00CE1173">
      <w:pPr>
        <w:rPr>
          <w:lang w:val="es-ES"/>
        </w:rPr>
      </w:pPr>
    </w:p>
    <w:p w14:paraId="2A7A1CF7"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29B60959" w14:textId="77777777" w:rsidR="00B34BB7" w:rsidRPr="00B34BB7" w:rsidRDefault="00B34BB7" w:rsidP="00B34BB7">
      <w:pPr>
        <w:rPr>
          <w:lang w:val="es-ES"/>
        </w:rPr>
      </w:pPr>
    </w:p>
    <w:p w14:paraId="47915819"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w:t>
      </w:r>
      <w:r w:rsidRPr="0039004D">
        <w:rPr>
          <w:rFonts w:cs="Times New Roman"/>
          <w:lang w:val="es-ES"/>
        </w:rPr>
        <w:lastRenderedPageBreak/>
        <w:t>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F26BEE"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w:t>
      </w:r>
      <w:r w:rsidR="00F26BEE" w:rsidRPr="0039004D">
        <w:rPr>
          <w:rFonts w:cs="Times New Roman"/>
          <w:lang w:val="es-ES"/>
        </w:rPr>
        <w:fldChar w:fldCharType="end"/>
      </w:r>
      <w:r w:rsidR="007B7445" w:rsidRPr="0039004D">
        <w:rPr>
          <w:rFonts w:cs="Times New Roman"/>
          <w:lang w:val="es-ES"/>
        </w:rPr>
        <w:t>.</w:t>
      </w:r>
    </w:p>
    <w:p w14:paraId="2DED9CD6" w14:textId="77777777" w:rsidR="005D31DC" w:rsidRPr="0039004D" w:rsidRDefault="005D31DC" w:rsidP="00262D6E">
      <w:pPr>
        <w:spacing w:line="360" w:lineRule="auto"/>
        <w:jc w:val="both"/>
        <w:rPr>
          <w:rFonts w:cs="Times New Roman"/>
          <w:lang w:val="es-ES"/>
        </w:rPr>
      </w:pPr>
    </w:p>
    <w:p w14:paraId="0FA68AD9"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032956CA" w14:textId="77777777" w:rsidR="00B674F0" w:rsidRPr="0039004D" w:rsidRDefault="00B674F0" w:rsidP="00262D6E">
      <w:pPr>
        <w:spacing w:line="360" w:lineRule="auto"/>
        <w:jc w:val="both"/>
        <w:rPr>
          <w:rFonts w:cs="Times New Roman"/>
          <w:lang w:val="es-ES"/>
        </w:rPr>
      </w:pPr>
    </w:p>
    <w:p w14:paraId="63F34073"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F26BEE"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5FC570C" w14:textId="77777777" w:rsidR="004C0E7C" w:rsidRDefault="004C0E7C" w:rsidP="00262D6E">
      <w:pPr>
        <w:spacing w:line="360" w:lineRule="auto"/>
        <w:jc w:val="both"/>
        <w:rPr>
          <w:rFonts w:cs="Times New Roman"/>
          <w:lang w:val="es-ES"/>
        </w:rPr>
      </w:pPr>
    </w:p>
    <w:p w14:paraId="3CA4149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F26BEE"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1)</w:t>
      </w:r>
      <w:r w:rsidR="00F26BEE" w:rsidRPr="0039004D">
        <w:rPr>
          <w:rFonts w:cs="Times New Roman"/>
          <w:lang w:val="es-ES"/>
        </w:rPr>
        <w:fldChar w:fldCharType="end"/>
      </w:r>
      <w:r w:rsidR="007B7445" w:rsidRPr="0039004D">
        <w:rPr>
          <w:rFonts w:cs="Times New Roman"/>
          <w:lang w:val="es-ES"/>
        </w:rPr>
        <w:t>.</w:t>
      </w:r>
    </w:p>
    <w:p w14:paraId="7DB7C025" w14:textId="77777777" w:rsidR="00B674F0" w:rsidRPr="0039004D" w:rsidRDefault="00B674F0" w:rsidP="00262D6E">
      <w:pPr>
        <w:spacing w:line="360" w:lineRule="auto"/>
        <w:jc w:val="both"/>
        <w:rPr>
          <w:rFonts w:cs="Times New Roman"/>
          <w:lang w:val="es-ES"/>
        </w:rPr>
      </w:pPr>
    </w:p>
    <w:p w14:paraId="0D5347FA"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4EFCF119" w14:textId="77777777" w:rsidR="00B674F0" w:rsidRPr="0039004D" w:rsidRDefault="00B674F0" w:rsidP="00262D6E">
      <w:pPr>
        <w:spacing w:line="360" w:lineRule="auto"/>
        <w:jc w:val="both"/>
        <w:rPr>
          <w:rFonts w:cs="Times New Roman"/>
          <w:lang w:val="es-ES"/>
        </w:rPr>
      </w:pPr>
    </w:p>
    <w:p w14:paraId="58BA3D86"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1)</w:t>
      </w:r>
      <w:r w:rsidR="00F26BEE">
        <w:rPr>
          <w:rFonts w:cs="Times New Roman"/>
          <w:lang w:val="es-ES"/>
        </w:rPr>
        <w:fldChar w:fldCharType="end"/>
      </w:r>
      <w:r w:rsidRPr="0039004D">
        <w:rPr>
          <w:rFonts w:cs="Times New Roman"/>
          <w:lang w:val="es-ES"/>
        </w:rPr>
        <w:t xml:space="preserve">:  </w:t>
      </w:r>
    </w:p>
    <w:p w14:paraId="7BD717AA" w14:textId="77777777" w:rsidR="00B674F0" w:rsidRPr="0039004D" w:rsidRDefault="00B674F0" w:rsidP="00262D6E">
      <w:pPr>
        <w:spacing w:line="360" w:lineRule="auto"/>
        <w:jc w:val="both"/>
        <w:rPr>
          <w:rFonts w:cs="Times New Roman"/>
          <w:lang w:val="es-ES"/>
        </w:rPr>
      </w:pPr>
    </w:p>
    <w:p w14:paraId="05B3DABC"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w:t>
      </w:r>
      <w:r w:rsidRPr="0039004D">
        <w:rPr>
          <w:rFonts w:cs="Times New Roman"/>
          <w:lang w:val="es-ES"/>
        </w:rPr>
        <w:lastRenderedPageBreak/>
        <w:t>problemas</w:t>
      </w:r>
      <w:r w:rsidR="007B7445" w:rsidRPr="0039004D">
        <w:rPr>
          <w:rFonts w:cs="Times New Roman"/>
          <w:lang w:val="es-ES"/>
        </w:rPr>
        <w:t>.</w:t>
      </w:r>
      <w:r w:rsidRPr="0039004D">
        <w:rPr>
          <w:rFonts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5FDB0914" w14:textId="77777777" w:rsidR="00B674F0" w:rsidRPr="0039004D" w:rsidRDefault="00B674F0" w:rsidP="00262D6E">
      <w:pPr>
        <w:pStyle w:val="Prrafodelista"/>
        <w:spacing w:line="360" w:lineRule="auto"/>
        <w:ind w:left="1426"/>
        <w:jc w:val="both"/>
        <w:rPr>
          <w:rFonts w:cs="Times New Roman"/>
          <w:lang w:val="es-ES"/>
        </w:rPr>
      </w:pPr>
    </w:p>
    <w:p w14:paraId="70F8399A"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7DC6B404" w14:textId="77777777" w:rsidR="00320234" w:rsidRPr="00320234" w:rsidRDefault="00320234" w:rsidP="00320234">
      <w:pPr>
        <w:spacing w:line="360" w:lineRule="auto"/>
        <w:jc w:val="both"/>
        <w:rPr>
          <w:rFonts w:cs="Times New Roman"/>
          <w:lang w:val="es-ES"/>
        </w:rPr>
      </w:pPr>
    </w:p>
    <w:p w14:paraId="4AF4ED05"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3135C47D" w14:textId="77777777" w:rsidR="00B674F0" w:rsidRPr="0039004D" w:rsidRDefault="00B674F0" w:rsidP="00262D6E">
      <w:pPr>
        <w:spacing w:line="360" w:lineRule="auto"/>
        <w:jc w:val="both"/>
        <w:rPr>
          <w:rFonts w:cs="Times New Roman"/>
          <w:lang w:val="es-ES"/>
        </w:rPr>
      </w:pPr>
    </w:p>
    <w:p w14:paraId="76BFC9E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36B24CC2" w14:textId="77777777" w:rsidR="00B674F0" w:rsidRPr="0039004D" w:rsidRDefault="00B674F0" w:rsidP="00262D6E">
      <w:pPr>
        <w:spacing w:line="360" w:lineRule="auto"/>
        <w:jc w:val="both"/>
        <w:rPr>
          <w:rFonts w:cs="Times New Roman"/>
          <w:lang w:val="es-ES"/>
        </w:rPr>
      </w:pPr>
    </w:p>
    <w:p w14:paraId="71378936"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7A97DB8B" w14:textId="77777777" w:rsidR="00B674F0" w:rsidRPr="0039004D" w:rsidRDefault="00B674F0" w:rsidP="00262D6E">
      <w:pPr>
        <w:spacing w:line="360" w:lineRule="auto"/>
        <w:jc w:val="both"/>
        <w:rPr>
          <w:rFonts w:cs="Times New Roman"/>
          <w:lang w:val="es-ES"/>
        </w:rPr>
      </w:pPr>
    </w:p>
    <w:p w14:paraId="2ECE5850"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3D1EAF6F" w14:textId="77777777" w:rsidR="00B674F0" w:rsidRPr="0039004D" w:rsidRDefault="00B674F0" w:rsidP="00262D6E">
      <w:pPr>
        <w:spacing w:line="360" w:lineRule="auto"/>
        <w:jc w:val="both"/>
        <w:rPr>
          <w:rFonts w:cs="Times New Roman"/>
          <w:lang w:val="es-ES"/>
        </w:rPr>
      </w:pPr>
    </w:p>
    <w:p w14:paraId="5D3CFBE8"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lastRenderedPageBreak/>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7B7445" w:rsidRPr="0039004D">
        <w:rPr>
          <w:rFonts w:cs="Times New Roman"/>
          <w:lang w:val="es-ES"/>
        </w:rPr>
        <w:t>.</w:t>
      </w:r>
    </w:p>
    <w:p w14:paraId="0798D12C" w14:textId="77777777" w:rsidR="0025023D" w:rsidRPr="0025023D" w:rsidRDefault="0025023D" w:rsidP="0025023D">
      <w:pPr>
        <w:spacing w:line="360" w:lineRule="auto"/>
        <w:jc w:val="both"/>
        <w:rPr>
          <w:rFonts w:cs="Times New Roman"/>
          <w:lang w:val="es-ES"/>
        </w:rPr>
      </w:pPr>
    </w:p>
    <w:p w14:paraId="0C9D28F4" w14:textId="77777777" w:rsidR="00562533" w:rsidRPr="0039004D" w:rsidRDefault="007C273E" w:rsidP="00F4174F">
      <w:pPr>
        <w:pStyle w:val="Ttulo4"/>
        <w:numPr>
          <w:ilvl w:val="2"/>
          <w:numId w:val="17"/>
        </w:numPr>
      </w:pPr>
      <w:bookmarkStart w:id="11" w:name="_Toc508100417"/>
      <w:r>
        <w:t xml:space="preserve">Software comercial de </w:t>
      </w:r>
      <w:r w:rsidR="00B75533">
        <w:t>Sistema de Gestión de Reclamos en Salud</w:t>
      </w:r>
      <w:bookmarkEnd w:id="11"/>
    </w:p>
    <w:p w14:paraId="0438D350" w14:textId="77777777" w:rsidR="00ED563C" w:rsidRPr="0039004D" w:rsidRDefault="00ED563C" w:rsidP="00ED563C">
      <w:pPr>
        <w:rPr>
          <w:lang w:val="es-ES"/>
        </w:rPr>
      </w:pPr>
    </w:p>
    <w:p w14:paraId="130F6028"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F26BEE" w:rsidRPr="0039004D">
        <w:rPr>
          <w:rFonts w:cs="Times New Roman"/>
          <w:lang w:val="es-ES"/>
        </w:rPr>
        <w:fldChar w:fldCharType="separate"/>
      </w:r>
      <w:r w:rsidR="007B6188" w:rsidRPr="0039004D">
        <w:rPr>
          <w:rFonts w:cs="Times New Roman"/>
          <w:noProof/>
          <w:lang w:val="es-ES"/>
        </w:rPr>
        <w:t>(17)</w:t>
      </w:r>
      <w:r w:rsidR="00F26BEE"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4FE8ABEE" w14:textId="77777777" w:rsidR="007C273E" w:rsidRDefault="007C273E" w:rsidP="00B72B03">
      <w:pPr>
        <w:spacing w:line="360" w:lineRule="auto"/>
        <w:jc w:val="both"/>
        <w:rPr>
          <w:rFonts w:cs="Times New Roman"/>
          <w:lang w:val="es-ES"/>
        </w:rPr>
      </w:pPr>
    </w:p>
    <w:p w14:paraId="2C18BBA7"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F26BEE">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8)</w:t>
      </w:r>
      <w:r w:rsidR="00F26BEE">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F26BEE">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23)</w:t>
      </w:r>
      <w:r w:rsidR="00F26BEE">
        <w:rPr>
          <w:rFonts w:cs="Times New Roman"/>
          <w:lang w:val="es-ES"/>
        </w:rPr>
        <w:fldChar w:fldCharType="end"/>
      </w:r>
      <w:r w:rsidR="00D963F6">
        <w:rPr>
          <w:rFonts w:cs="Times New Roman"/>
          <w:lang w:val="es-ES"/>
        </w:rPr>
        <w:t>.</w:t>
      </w:r>
    </w:p>
    <w:p w14:paraId="4BE3C89D" w14:textId="77777777" w:rsidR="007C273E" w:rsidRDefault="007C273E" w:rsidP="00B72B03">
      <w:pPr>
        <w:spacing w:line="360" w:lineRule="auto"/>
        <w:jc w:val="both"/>
        <w:rPr>
          <w:rFonts w:cs="Times New Roman"/>
          <w:lang w:val="es-ES"/>
        </w:rPr>
      </w:pPr>
    </w:p>
    <w:p w14:paraId="7C940BCB"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56956601" w14:textId="77777777" w:rsidR="00B674F0" w:rsidRPr="0039004D" w:rsidRDefault="00B674F0" w:rsidP="00262D6E">
      <w:pPr>
        <w:spacing w:line="360" w:lineRule="auto"/>
        <w:jc w:val="both"/>
        <w:rPr>
          <w:rFonts w:cs="Times New Roman"/>
          <w:lang w:val="es-ES"/>
        </w:rPr>
      </w:pPr>
    </w:p>
    <w:p w14:paraId="3C77068F" w14:textId="77777777" w:rsidR="00562533" w:rsidRPr="0039004D" w:rsidRDefault="00562533" w:rsidP="004210F8">
      <w:pPr>
        <w:pStyle w:val="Ttulo2"/>
        <w:numPr>
          <w:ilvl w:val="0"/>
          <w:numId w:val="16"/>
        </w:numPr>
        <w:spacing w:line="360" w:lineRule="auto"/>
        <w:rPr>
          <w:rFonts w:cs="Times New Roman"/>
          <w:szCs w:val="24"/>
          <w:lang w:val="es-ES"/>
        </w:rPr>
      </w:pPr>
      <w:bookmarkStart w:id="12"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2"/>
    </w:p>
    <w:p w14:paraId="3D437FC1" w14:textId="77777777" w:rsidR="00000DBF" w:rsidRPr="0039004D" w:rsidRDefault="00000DBF" w:rsidP="00262D6E">
      <w:pPr>
        <w:pStyle w:val="Prrafodelista"/>
        <w:spacing w:line="360" w:lineRule="auto"/>
        <w:jc w:val="both"/>
        <w:rPr>
          <w:rFonts w:cs="Times New Roman"/>
          <w:lang w:val="es-ES"/>
        </w:rPr>
      </w:pPr>
    </w:p>
    <w:p w14:paraId="6188E6DA" w14:textId="77777777" w:rsidR="00B674F0" w:rsidRPr="00465DBE" w:rsidRDefault="00562533" w:rsidP="00465DBE">
      <w:pPr>
        <w:pStyle w:val="Ttulo3"/>
      </w:pPr>
      <w:bookmarkStart w:id="13" w:name="_Toc508100419"/>
      <w:r w:rsidRPr="0039004D">
        <w:lastRenderedPageBreak/>
        <w:t>Descripción e Importancia</w:t>
      </w:r>
      <w:bookmarkEnd w:id="13"/>
    </w:p>
    <w:p w14:paraId="5C0D2DEF"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usables enfocándose en el uso del sistema y aplicando factores humanos y técnicas de usabilidad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0)</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F26BEE"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24)</w:t>
      </w:r>
      <w:r w:rsidR="00F26BEE" w:rsidRPr="0039004D">
        <w:rPr>
          <w:rFonts w:cs="Times New Roman"/>
          <w:lang w:val="es-ES"/>
        </w:rPr>
        <w:fldChar w:fldCharType="end"/>
      </w:r>
      <w:r w:rsidRPr="0039004D">
        <w:rPr>
          <w:rFonts w:cs="Times New Roman"/>
          <w:lang w:val="es-ES"/>
        </w:rPr>
        <w:t>:</w:t>
      </w:r>
    </w:p>
    <w:p w14:paraId="00A80384" w14:textId="77777777" w:rsidR="00B674F0" w:rsidRPr="0039004D" w:rsidRDefault="00B674F0" w:rsidP="00262D6E">
      <w:pPr>
        <w:spacing w:line="360" w:lineRule="auto"/>
        <w:jc w:val="both"/>
        <w:rPr>
          <w:rFonts w:cs="Times New Roman"/>
          <w:lang w:val="es-ES"/>
        </w:rPr>
      </w:pPr>
    </w:p>
    <w:p w14:paraId="489BA2B0"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15BD1B93"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12D788FB"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71AECFF6" w14:textId="77777777" w:rsidR="00B674F0" w:rsidRPr="0039004D" w:rsidRDefault="00B674F0" w:rsidP="00262D6E">
      <w:pPr>
        <w:spacing w:line="360" w:lineRule="auto"/>
        <w:jc w:val="both"/>
        <w:rPr>
          <w:rFonts w:cs="Times New Roman"/>
          <w:lang w:val="es-ES"/>
        </w:rPr>
      </w:pPr>
    </w:p>
    <w:p w14:paraId="5A6CF4D8"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F26BEE"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25)</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9)</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0F9F2A3" w14:textId="77777777" w:rsidR="00B674F0" w:rsidRPr="0039004D" w:rsidRDefault="00B674F0" w:rsidP="00262D6E">
      <w:pPr>
        <w:spacing w:line="360" w:lineRule="auto"/>
        <w:jc w:val="both"/>
        <w:rPr>
          <w:rFonts w:cs="Times New Roman"/>
          <w:lang w:val="es-ES"/>
        </w:rPr>
      </w:pPr>
    </w:p>
    <w:p w14:paraId="2FDE2DD5"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26)</w:t>
      </w:r>
      <w:r w:rsidR="00F26BEE">
        <w:rPr>
          <w:rFonts w:cs="Times New Roman"/>
          <w:lang w:val="es-ES"/>
        </w:rPr>
        <w:fldChar w:fldCharType="end"/>
      </w:r>
      <w:r w:rsidRPr="0039004D">
        <w:rPr>
          <w:rFonts w:cs="Times New Roman"/>
          <w:lang w:val="es-ES"/>
        </w:rPr>
        <w:t>:</w:t>
      </w:r>
    </w:p>
    <w:p w14:paraId="79911D51" w14:textId="77777777" w:rsidR="00B674F0" w:rsidRPr="0039004D" w:rsidRDefault="00B674F0" w:rsidP="00262D6E">
      <w:pPr>
        <w:spacing w:line="360" w:lineRule="auto"/>
        <w:jc w:val="both"/>
        <w:rPr>
          <w:rFonts w:cs="Times New Roman"/>
          <w:lang w:val="es-ES"/>
        </w:rPr>
      </w:pPr>
    </w:p>
    <w:p w14:paraId="4F1E9D9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648FA84D"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76389000"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72F93DC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5EC38C73"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EF0088C" w14:textId="77777777" w:rsidR="00B674F0" w:rsidRDefault="00B674F0" w:rsidP="00262D6E">
      <w:pPr>
        <w:spacing w:line="360" w:lineRule="auto"/>
        <w:jc w:val="both"/>
        <w:rPr>
          <w:rFonts w:cs="Times New Roman"/>
          <w:lang w:val="es-ES"/>
        </w:rPr>
      </w:pPr>
    </w:p>
    <w:p w14:paraId="2984A480" w14:textId="77777777" w:rsidR="00B674F0" w:rsidRDefault="00CE40F8" w:rsidP="00262D6E">
      <w:pPr>
        <w:spacing w:line="360" w:lineRule="auto"/>
        <w:jc w:val="both"/>
        <w:rPr>
          <w:rFonts w:cs="Times New Roman"/>
          <w:lang w:val="es-ES"/>
        </w:rPr>
      </w:pPr>
      <w:r>
        <w:rPr>
          <w:rFonts w:cs="Times New Roman"/>
          <w:lang w:val="es-ES"/>
        </w:rPr>
        <w:lastRenderedPageBreak/>
        <w:t xml:space="preserve">Cuando se diseña un sistema informático sin considerar a los usuarios finales de este, puede resultar en sistemas informáticos costosos, confusos, no-intuitivos y poco útiles para los usuarios finales </w:t>
      </w:r>
      <w:r w:rsidR="00F26BEE">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27)</w:t>
      </w:r>
      <w:r w:rsidR="00F26BEE">
        <w:rPr>
          <w:rFonts w:cs="Times New Roman"/>
          <w:lang w:val="es-ES"/>
        </w:rPr>
        <w:fldChar w:fldCharType="end"/>
      </w:r>
      <w:r>
        <w:rPr>
          <w:rFonts w:cs="Times New Roman"/>
          <w:lang w:val="es-ES"/>
        </w:rPr>
        <w:t xml:space="preserve">. </w:t>
      </w:r>
    </w:p>
    <w:p w14:paraId="60A77A78" w14:textId="77777777" w:rsidR="00CE40F8" w:rsidRPr="0039004D" w:rsidRDefault="00CE40F8" w:rsidP="00262D6E">
      <w:pPr>
        <w:spacing w:line="360" w:lineRule="auto"/>
        <w:jc w:val="both"/>
        <w:rPr>
          <w:rFonts w:cs="Times New Roman"/>
          <w:lang w:val="es-ES"/>
        </w:rPr>
      </w:pPr>
    </w:p>
    <w:p w14:paraId="141241BC" w14:textId="77777777" w:rsidR="00B674F0" w:rsidRPr="00D62806" w:rsidRDefault="00B674F0" w:rsidP="00D62806">
      <w:pPr>
        <w:pStyle w:val="Ttulo3"/>
      </w:pPr>
      <w:bookmarkStart w:id="14" w:name="_Toc508100420"/>
      <w:r w:rsidRPr="0039004D">
        <w:t>Metodología</w:t>
      </w:r>
      <w:r w:rsidR="002553D9" w:rsidRPr="0039004D">
        <w:t xml:space="preserve"> del diseño centrado en el usuario</w:t>
      </w:r>
      <w:bookmarkEnd w:id="14"/>
    </w:p>
    <w:p w14:paraId="1B70919B"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Pr>
          <w:rFonts w:cs="Times New Roman"/>
          <w:lang w:val="es-ES"/>
        </w:rPr>
        <w:t>World Wide Web Consortium</w:t>
      </w:r>
      <w:r w:rsidRPr="0039004D">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9)</w:t>
      </w:r>
      <w:r w:rsidR="00F26BEE"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88EA5A6" w14:textId="77777777" w:rsidR="00B674F0" w:rsidRPr="0039004D" w:rsidRDefault="00B674F0" w:rsidP="00262D6E">
      <w:pPr>
        <w:spacing w:line="360" w:lineRule="auto"/>
        <w:jc w:val="both"/>
        <w:rPr>
          <w:rFonts w:cs="Times New Roman"/>
          <w:lang w:val="es-ES"/>
        </w:rPr>
      </w:pPr>
    </w:p>
    <w:p w14:paraId="2375AFF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74EB73D5"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7C7B6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13C1886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0299A2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5AF7B629"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C1428F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C73CBE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6161CCF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000B8C3"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36BCB79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00DB7F1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7FA739D8"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D62FEEB" w14:textId="77777777" w:rsidR="00107D89" w:rsidRPr="0039004D" w:rsidRDefault="00107D89" w:rsidP="00107D89">
      <w:pPr>
        <w:pStyle w:val="Prrafodelista"/>
        <w:spacing w:line="360" w:lineRule="auto"/>
        <w:ind w:left="2340"/>
        <w:jc w:val="both"/>
        <w:rPr>
          <w:rFonts w:cs="Times New Roman"/>
          <w:lang w:val="es-ES"/>
        </w:rPr>
      </w:pPr>
    </w:p>
    <w:p w14:paraId="69DA4E84"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7703134A"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w:t>
      </w:r>
      <w:r>
        <w:rPr>
          <w:rFonts w:cs="Times New Roman"/>
          <w:lang w:val="es-ES"/>
        </w:rPr>
        <w:lastRenderedPageBreak/>
        <w:t>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4C07E8F4"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6680C835"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758D84D9" w14:textId="77777777" w:rsidR="00107D89" w:rsidRPr="0039004D" w:rsidRDefault="00107D89" w:rsidP="00107D89">
      <w:pPr>
        <w:pStyle w:val="Prrafodelista"/>
        <w:spacing w:line="360" w:lineRule="auto"/>
        <w:ind w:left="1440"/>
        <w:jc w:val="both"/>
        <w:rPr>
          <w:rFonts w:cs="Times New Roman"/>
          <w:lang w:val="es-ES"/>
        </w:rPr>
      </w:pPr>
    </w:p>
    <w:p w14:paraId="512E72BD"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7DF4AAE0"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28)</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E4C5AFF"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24BB9C9" w14:textId="77777777" w:rsidR="00107D89" w:rsidRDefault="00107D89" w:rsidP="00107D89">
      <w:pPr>
        <w:spacing w:line="360" w:lineRule="auto"/>
        <w:jc w:val="both"/>
        <w:rPr>
          <w:rFonts w:cs="Times New Roman"/>
          <w:lang w:val="es-ES"/>
        </w:rPr>
      </w:pPr>
    </w:p>
    <w:p w14:paraId="6E2322FE"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55025558" w14:textId="77777777" w:rsidR="0061601E" w:rsidRPr="0039004D" w:rsidRDefault="0061601E" w:rsidP="00262D6E">
      <w:pPr>
        <w:spacing w:line="360" w:lineRule="auto"/>
        <w:jc w:val="both"/>
        <w:rPr>
          <w:rFonts w:cs="Times New Roman"/>
          <w:lang w:val="es-ES"/>
        </w:rPr>
      </w:pPr>
    </w:p>
    <w:p w14:paraId="55910089" w14:textId="77777777" w:rsidR="00B674F0" w:rsidRPr="00107D89" w:rsidRDefault="00562533" w:rsidP="00107D89">
      <w:pPr>
        <w:pStyle w:val="Ttulo3"/>
      </w:pPr>
      <w:bookmarkStart w:id="15" w:name="_Toc508100423"/>
      <w:r w:rsidRPr="0039004D">
        <w:t>Diseño centrado en el usuario en el sector salud: Importancia</w:t>
      </w:r>
      <w:bookmarkEnd w:id="15"/>
    </w:p>
    <w:p w14:paraId="36CE735E"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29)</w:t>
      </w:r>
      <w:r w:rsidR="00F26BEE"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w:t>
      </w:r>
      <w:r w:rsidR="00B674F0" w:rsidRPr="0039004D">
        <w:rPr>
          <w:rFonts w:cs="Times New Roman"/>
          <w:lang w:val="es-ES"/>
        </w:rPr>
        <w:lastRenderedPageBreak/>
        <w:t xml:space="preserve">conseguir la participación y compromiso del paciente </w:t>
      </w:r>
      <w:r w:rsidR="00F26BEE"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0)</w:t>
      </w:r>
      <w:r w:rsidR="00F26BEE"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F26BEE"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1)</w:t>
      </w:r>
      <w:r w:rsidR="00F26BEE"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292CB0B2" w14:textId="77777777" w:rsidR="00B674F0" w:rsidRDefault="00B674F0" w:rsidP="00262D6E">
      <w:pPr>
        <w:spacing w:line="360" w:lineRule="auto"/>
        <w:jc w:val="both"/>
        <w:rPr>
          <w:rFonts w:cs="Times New Roman"/>
          <w:lang w:val="es-ES"/>
        </w:rPr>
      </w:pPr>
    </w:p>
    <w:p w14:paraId="32836472"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F26BEE">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1)</w:t>
      </w:r>
      <w:r w:rsidR="00F26BEE">
        <w:rPr>
          <w:rFonts w:cs="Times New Roman"/>
          <w:lang w:val="es-ES"/>
        </w:rPr>
        <w:fldChar w:fldCharType="end"/>
      </w:r>
      <w:r>
        <w:rPr>
          <w:rFonts w:cs="Times New Roman"/>
          <w:lang w:val="es-ES"/>
        </w:rPr>
        <w:t>.</w:t>
      </w:r>
    </w:p>
    <w:p w14:paraId="75B143B3" w14:textId="77777777" w:rsidR="003E4989" w:rsidRDefault="003E4989" w:rsidP="00262D6E">
      <w:pPr>
        <w:spacing w:line="360" w:lineRule="auto"/>
        <w:jc w:val="both"/>
        <w:rPr>
          <w:rFonts w:cs="Times New Roman"/>
          <w:lang w:val="es-ES"/>
        </w:rPr>
      </w:pPr>
    </w:p>
    <w:p w14:paraId="2C7F2583"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6"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6"/>
    </w:p>
    <w:p w14:paraId="24CED341" w14:textId="77777777" w:rsidR="00262D6E" w:rsidRPr="0039004D" w:rsidRDefault="00262D6E" w:rsidP="00262D6E">
      <w:pPr>
        <w:rPr>
          <w:lang w:val="es-ES"/>
        </w:rPr>
      </w:pPr>
    </w:p>
    <w:p w14:paraId="2D8B3516" w14:textId="77777777" w:rsidR="00262D6E" w:rsidRPr="004F4C96" w:rsidRDefault="00262D6E" w:rsidP="004F4C96">
      <w:pPr>
        <w:pStyle w:val="Ttulo3"/>
      </w:pPr>
      <w:bookmarkStart w:id="17" w:name="_Toc508100425"/>
      <w:r w:rsidRPr="0039004D">
        <w:t>D</w:t>
      </w:r>
      <w:r w:rsidR="00562533" w:rsidRPr="0039004D">
        <w:t>escripción</w:t>
      </w:r>
      <w:bookmarkEnd w:id="17"/>
    </w:p>
    <w:p w14:paraId="508069FA"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2)</w:t>
      </w:r>
      <w:r w:rsidR="00F26BEE">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696E859E" w14:textId="77777777" w:rsidR="00652560" w:rsidRPr="0039004D" w:rsidRDefault="00652560" w:rsidP="00262D6E">
      <w:pPr>
        <w:spacing w:line="360" w:lineRule="auto"/>
        <w:jc w:val="both"/>
        <w:rPr>
          <w:rFonts w:cs="Times New Roman"/>
          <w:lang w:val="es-ES"/>
        </w:rPr>
      </w:pPr>
    </w:p>
    <w:p w14:paraId="5008EA85"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0119CE48" w14:textId="77777777" w:rsidR="00652560" w:rsidRPr="0039004D" w:rsidRDefault="00652560" w:rsidP="00262D6E">
      <w:pPr>
        <w:spacing w:line="360" w:lineRule="auto"/>
        <w:jc w:val="both"/>
        <w:rPr>
          <w:rFonts w:cs="Times New Roman"/>
          <w:lang w:val="es-ES"/>
        </w:rPr>
      </w:pPr>
    </w:p>
    <w:p w14:paraId="560B4B17"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0A4C8E4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5FAB50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6DFE82DC"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57EF2529" w14:textId="77777777" w:rsidR="00652560" w:rsidRPr="0039004D" w:rsidRDefault="00652560" w:rsidP="00262D6E">
      <w:pPr>
        <w:spacing w:line="360" w:lineRule="auto"/>
        <w:jc w:val="both"/>
        <w:rPr>
          <w:rFonts w:cs="Times New Roman"/>
          <w:lang w:val="es-ES"/>
        </w:rPr>
      </w:pPr>
    </w:p>
    <w:p w14:paraId="0C717DD3"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r w:rsidR="007B7445" w:rsidRPr="0039004D">
        <w:rPr>
          <w:rFonts w:cs="Times New Roman"/>
          <w:lang w:val="es-ES"/>
        </w:rPr>
        <w:t>.</w:t>
      </w:r>
    </w:p>
    <w:p w14:paraId="78F4B8A7" w14:textId="77777777" w:rsidR="00652560" w:rsidRPr="0039004D" w:rsidRDefault="00652560" w:rsidP="00262D6E">
      <w:pPr>
        <w:spacing w:line="360" w:lineRule="auto"/>
        <w:jc w:val="both"/>
        <w:rPr>
          <w:rFonts w:cs="Times New Roman"/>
          <w:lang w:val="es-ES"/>
        </w:rPr>
      </w:pPr>
    </w:p>
    <w:p w14:paraId="5F5CD6ED"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38486C">
        <w:rPr>
          <w:rFonts w:cs="Times New Roman"/>
          <w:lang w:val="es-ES"/>
        </w:rPr>
        <w:t>Policia Nacional del Perú</w:t>
      </w:r>
      <w:r w:rsidR="00CC65BF" w:rsidRPr="0039004D">
        <w:rPr>
          <w:rFonts w:cs="Times New Roman"/>
          <w:lang w:val="es-ES"/>
        </w:rPr>
        <w:t xml:space="preserve"> y aseguradoras privadas</w:t>
      </w:r>
      <w:r w:rsidR="00CC65BF">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4)</w:t>
      </w:r>
      <w:r w:rsidR="00F26BEE" w:rsidRPr="0039004D">
        <w:rPr>
          <w:rFonts w:cs="Times New Roman"/>
          <w:lang w:val="es-ES"/>
        </w:rPr>
        <w:fldChar w:fldCharType="end"/>
      </w:r>
      <w:r w:rsidR="00CC65BF" w:rsidRPr="0039004D">
        <w:rPr>
          <w:rFonts w:cs="Times New Roman"/>
          <w:lang w:val="es-ES"/>
        </w:rPr>
        <w:t>.</w:t>
      </w:r>
    </w:p>
    <w:p w14:paraId="07AE3079" w14:textId="77777777" w:rsidR="00CC65BF" w:rsidRPr="0039004D" w:rsidRDefault="00CC65BF" w:rsidP="00262D6E">
      <w:pPr>
        <w:spacing w:line="360" w:lineRule="auto"/>
        <w:jc w:val="both"/>
        <w:rPr>
          <w:rFonts w:cs="Times New Roman"/>
          <w:lang w:val="es-ES"/>
        </w:rPr>
      </w:pPr>
    </w:p>
    <w:p w14:paraId="4086346D" w14:textId="77777777" w:rsidR="00562533" w:rsidRPr="0039004D" w:rsidRDefault="00562533" w:rsidP="00000899">
      <w:pPr>
        <w:pStyle w:val="Ttulo3"/>
      </w:pPr>
      <w:bookmarkStart w:id="18"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7796025A" w14:textId="77777777" w:rsidR="008D2441" w:rsidRPr="0039004D" w:rsidRDefault="008D2441" w:rsidP="00262D6E">
      <w:pPr>
        <w:spacing w:line="360" w:lineRule="auto"/>
        <w:jc w:val="both"/>
        <w:rPr>
          <w:rFonts w:cs="Times New Roman"/>
          <w:lang w:val="es-ES"/>
        </w:rPr>
      </w:pPr>
    </w:p>
    <w:p w14:paraId="50E51ED8"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w:t>
      </w:r>
      <w:r w:rsidRPr="0039004D">
        <w:rPr>
          <w:rFonts w:cs="Times New Roman"/>
          <w:lang w:val="es-ES"/>
        </w:rPr>
        <w:lastRenderedPageBreak/>
        <w:t>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Pr="0039004D">
        <w:rPr>
          <w:rFonts w:cs="Times New Roman"/>
          <w:lang w:val="es-ES"/>
        </w:rPr>
        <w:t>:</w:t>
      </w:r>
    </w:p>
    <w:p w14:paraId="00DD30E5" w14:textId="77777777" w:rsidR="00376FA3" w:rsidRPr="0039004D" w:rsidRDefault="00376FA3" w:rsidP="00262D6E">
      <w:pPr>
        <w:spacing w:line="360" w:lineRule="auto"/>
        <w:jc w:val="both"/>
        <w:rPr>
          <w:rFonts w:cs="Times New Roman"/>
          <w:lang w:val="es-ES"/>
        </w:rPr>
      </w:pPr>
    </w:p>
    <w:p w14:paraId="40A96E4C"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3EF940CA"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7B3748E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12F445EC" w14:textId="77777777" w:rsidR="00376FA3" w:rsidRPr="0039004D" w:rsidRDefault="00376FA3" w:rsidP="00262D6E">
      <w:pPr>
        <w:spacing w:line="360" w:lineRule="auto"/>
        <w:jc w:val="both"/>
        <w:rPr>
          <w:rFonts w:cs="Times New Roman"/>
          <w:lang w:val="es-ES"/>
        </w:rPr>
      </w:pPr>
    </w:p>
    <w:p w14:paraId="402B2236"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6)</w:t>
      </w:r>
      <w:r w:rsidR="00F26BEE"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7)</w:t>
      </w:r>
      <w:r w:rsidR="00F26BEE"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8)</w:t>
      </w:r>
      <w:r w:rsidR="00F26BEE"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r w:rsidR="00913D4D" w:rsidRPr="0039004D">
        <w:rPr>
          <w:rFonts w:cs="Times New Roman"/>
          <w:lang w:val="es-ES"/>
        </w:rPr>
        <w:t>.</w:t>
      </w:r>
    </w:p>
    <w:p w14:paraId="51CC434A" w14:textId="77777777" w:rsidR="008D2441" w:rsidRPr="0039004D" w:rsidRDefault="008D2441" w:rsidP="00262D6E">
      <w:pPr>
        <w:spacing w:line="360" w:lineRule="auto"/>
        <w:jc w:val="both"/>
        <w:rPr>
          <w:rFonts w:cs="Times New Roman"/>
          <w:lang w:val="es-ES"/>
        </w:rPr>
      </w:pPr>
    </w:p>
    <w:p w14:paraId="243E4746"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044116A9" w14:textId="77777777" w:rsidR="008D2441" w:rsidRPr="0039004D" w:rsidRDefault="008D2441" w:rsidP="00262D6E">
      <w:pPr>
        <w:spacing w:line="360" w:lineRule="auto"/>
        <w:jc w:val="both"/>
        <w:rPr>
          <w:rFonts w:cs="Times New Roman"/>
          <w:lang w:val="es-ES"/>
        </w:rPr>
      </w:pPr>
    </w:p>
    <w:p w14:paraId="500EF6C8"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40FA60ED" wp14:editId="6065370B">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691E48FF"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49E33F85"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p>
    <w:p w14:paraId="2E08A5D6" w14:textId="77777777" w:rsidR="00DF1003" w:rsidRPr="0039004D" w:rsidRDefault="00DF1003" w:rsidP="00262D6E">
      <w:pPr>
        <w:spacing w:line="360" w:lineRule="auto"/>
        <w:jc w:val="both"/>
        <w:rPr>
          <w:rFonts w:cs="Times New Roman"/>
          <w:lang w:val="es-ES"/>
        </w:rPr>
      </w:pPr>
    </w:p>
    <w:p w14:paraId="1CCED863"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9)</w:t>
      </w:r>
      <w:r w:rsidR="00F26BEE">
        <w:rPr>
          <w:rFonts w:cs="Times New Roman"/>
          <w:lang w:val="es-ES"/>
        </w:rPr>
        <w:fldChar w:fldCharType="end"/>
      </w:r>
      <w:r w:rsidR="00E260FD" w:rsidRPr="0039004D">
        <w:rPr>
          <w:rFonts w:cs="Times New Roman"/>
          <w:lang w:val="es-ES"/>
        </w:rPr>
        <w:t>.</w:t>
      </w:r>
    </w:p>
    <w:p w14:paraId="4650190B" w14:textId="77777777" w:rsidR="004220C8" w:rsidRPr="0039004D" w:rsidRDefault="004220C8" w:rsidP="00262D6E">
      <w:pPr>
        <w:spacing w:line="360" w:lineRule="auto"/>
        <w:ind w:left="360"/>
        <w:jc w:val="both"/>
        <w:rPr>
          <w:rFonts w:cs="Times New Roman"/>
          <w:lang w:val="es-ES"/>
        </w:rPr>
      </w:pPr>
    </w:p>
    <w:p w14:paraId="09DD94FD"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14A96729" w14:textId="77777777" w:rsidR="009F3767" w:rsidRPr="0039004D" w:rsidRDefault="009F3767" w:rsidP="00262D6E">
      <w:pPr>
        <w:spacing w:line="360" w:lineRule="auto"/>
        <w:jc w:val="both"/>
        <w:rPr>
          <w:rFonts w:cs="Times New Roman"/>
          <w:lang w:val="es-ES"/>
        </w:rPr>
      </w:pPr>
    </w:p>
    <w:p w14:paraId="41E73AAE" w14:textId="77777777" w:rsidR="009B63B8" w:rsidRPr="007B2245" w:rsidRDefault="009B63B8" w:rsidP="00262D6E">
      <w:pPr>
        <w:pStyle w:val="Ttulo3"/>
      </w:pPr>
      <w:bookmarkStart w:id="19" w:name="_Toc508100427"/>
      <w:r w:rsidRPr="0039004D">
        <w:t>Normat</w:t>
      </w:r>
      <w:r w:rsidR="000113B0">
        <w:t>iva vigente para el recojo</w:t>
      </w:r>
      <w:r w:rsidRPr="0039004D">
        <w:t xml:space="preserve"> y manejo de reclamos en el sector salud</w:t>
      </w:r>
      <w:bookmarkEnd w:id="19"/>
    </w:p>
    <w:p w14:paraId="5EC2F42F"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2)</w:t>
      </w:r>
      <w:r w:rsidR="00F26BEE">
        <w:rPr>
          <w:rFonts w:cs="Times New Roman"/>
          <w:lang w:val="es-ES"/>
        </w:rPr>
        <w:fldChar w:fldCharType="end"/>
      </w:r>
      <w:r w:rsidR="008626EB" w:rsidRPr="0039004D">
        <w:rPr>
          <w:rFonts w:cs="Times New Roman"/>
          <w:lang w:val="es-ES"/>
        </w:rPr>
        <w:t>.</w:t>
      </w:r>
    </w:p>
    <w:p w14:paraId="781E9A25" w14:textId="77777777" w:rsidR="004220C8" w:rsidRPr="0039004D" w:rsidRDefault="004220C8" w:rsidP="00262D6E">
      <w:pPr>
        <w:spacing w:line="360" w:lineRule="auto"/>
        <w:rPr>
          <w:rFonts w:cs="Times New Roman"/>
          <w:lang w:val="es-ES"/>
        </w:rPr>
      </w:pPr>
    </w:p>
    <w:p w14:paraId="490C6CEF"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7CBBF173" w14:textId="77777777" w:rsidR="004456A4" w:rsidRPr="0039004D" w:rsidRDefault="004456A4" w:rsidP="00262D6E">
      <w:pPr>
        <w:spacing w:line="360" w:lineRule="auto"/>
        <w:jc w:val="both"/>
        <w:rPr>
          <w:rFonts w:cs="Times New Roman"/>
          <w:lang w:val="es-ES"/>
        </w:rPr>
      </w:pPr>
    </w:p>
    <w:p w14:paraId="512AC6CE" w14:textId="77777777" w:rsidR="00C60E77" w:rsidRPr="0039004D" w:rsidRDefault="004456A4" w:rsidP="00C60E77">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w:t>
      </w:r>
      <w:r w:rsidRPr="0039004D">
        <w:rPr>
          <w:rFonts w:cs="Times New Roman"/>
          <w:lang w:val="es-ES"/>
        </w:rPr>
        <w:lastRenderedPageBreak/>
        <w:t>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F26BEE">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C60E77" w:rsidRPr="003F29A5">
        <w:rPr>
          <w:rFonts w:cs="Times New Roman"/>
          <w:noProof/>
          <w:lang w:val="es-ES"/>
        </w:rPr>
        <w:t>(12)</w:t>
      </w:r>
      <w:r w:rsidR="00F26BEE">
        <w:rPr>
          <w:rFonts w:cs="Times New Roman"/>
          <w:lang w:val="es-ES"/>
        </w:rPr>
        <w:fldChar w:fldCharType="end"/>
      </w:r>
      <w:r w:rsidR="00C60E77">
        <w:rPr>
          <w:rFonts w:cs="Times New Roman"/>
          <w:lang w:val="es-ES"/>
        </w:rPr>
        <w:t>.</w:t>
      </w:r>
    </w:p>
    <w:p w14:paraId="7119BAC1" w14:textId="77777777" w:rsidR="00D06B91" w:rsidRPr="0039004D" w:rsidRDefault="00D06B91" w:rsidP="00262D6E">
      <w:pPr>
        <w:spacing w:line="360" w:lineRule="auto"/>
        <w:jc w:val="both"/>
        <w:rPr>
          <w:rFonts w:cs="Times New Roman"/>
          <w:lang w:val="es-ES"/>
        </w:rPr>
      </w:pPr>
    </w:p>
    <w:p w14:paraId="031E69DD" w14:textId="77777777" w:rsidR="0099501F" w:rsidRPr="0039004D" w:rsidRDefault="0099501F" w:rsidP="00262D6E">
      <w:pPr>
        <w:spacing w:line="360" w:lineRule="auto"/>
        <w:jc w:val="both"/>
        <w:rPr>
          <w:rFonts w:cs="Times New Roman"/>
          <w:lang w:val="es-ES"/>
        </w:rPr>
      </w:pPr>
    </w:p>
    <w:p w14:paraId="40CFFE8E"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40)</w:t>
      </w:r>
      <w:r w:rsidR="00F26BEE">
        <w:rPr>
          <w:rFonts w:cs="Times New Roman"/>
          <w:lang w:val="es-ES"/>
        </w:rPr>
        <w:fldChar w:fldCharType="end"/>
      </w:r>
      <w:r w:rsidR="00734B3F" w:rsidRPr="0039004D">
        <w:rPr>
          <w:rFonts w:cs="Times New Roman"/>
          <w:lang w:val="es-ES"/>
        </w:rPr>
        <w:t>.</w:t>
      </w:r>
    </w:p>
    <w:p w14:paraId="06655B11" w14:textId="77777777" w:rsidR="00262D6E" w:rsidRPr="0039004D" w:rsidRDefault="00262D6E" w:rsidP="00262D6E">
      <w:pPr>
        <w:spacing w:line="360" w:lineRule="auto"/>
        <w:jc w:val="both"/>
        <w:rPr>
          <w:rFonts w:cs="Times New Roman"/>
          <w:lang w:val="es-ES"/>
        </w:rPr>
      </w:pPr>
    </w:p>
    <w:p w14:paraId="79635E9C" w14:textId="77777777" w:rsidR="00562533" w:rsidRPr="00A27624" w:rsidRDefault="00562533" w:rsidP="00A27624">
      <w:pPr>
        <w:pStyle w:val="Ttulo3"/>
      </w:pPr>
      <w:bookmarkStart w:id="20"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0"/>
    </w:p>
    <w:p w14:paraId="743172CA"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41)</w:t>
      </w:r>
      <w:r w:rsidR="00F26BEE">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2)</w:t>
      </w:r>
      <w:r w:rsidR="00F26BEE">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w:t>
      </w:r>
      <w:r w:rsidR="00940852" w:rsidRPr="0039004D">
        <w:rPr>
          <w:rFonts w:cs="Times New Roman"/>
          <w:lang w:val="es-ES"/>
        </w:rPr>
        <w:lastRenderedPageBreak/>
        <w:t xml:space="preserve">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de SUSALUD y ellos indicaron que esta tabla de clasificación ya no se utiliza debido a que como cuenta con muchas categorías lo cual hacia complejo su uso.</w:t>
      </w:r>
    </w:p>
    <w:p w14:paraId="280DB3C8" w14:textId="77777777" w:rsidR="00651402" w:rsidRPr="0039004D" w:rsidRDefault="00651402" w:rsidP="0075380D">
      <w:pPr>
        <w:spacing w:line="360" w:lineRule="auto"/>
        <w:jc w:val="both"/>
        <w:rPr>
          <w:rFonts w:cs="Times New Roman"/>
          <w:lang w:val="es-ES"/>
        </w:rPr>
      </w:pPr>
    </w:p>
    <w:p w14:paraId="30B6D7FF"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6)</w:t>
      </w:r>
      <w:r w:rsidR="00F26BEE">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71893164" w14:textId="77777777" w:rsidR="007222F0" w:rsidRDefault="007222F0" w:rsidP="00262D6E">
      <w:pPr>
        <w:spacing w:line="360" w:lineRule="auto"/>
        <w:jc w:val="both"/>
        <w:rPr>
          <w:rFonts w:cs="Times New Roman"/>
          <w:lang w:val="es-ES"/>
        </w:rPr>
      </w:pPr>
    </w:p>
    <w:p w14:paraId="3738CEC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19616F1A" w14:textId="77777777" w:rsidR="00562533" w:rsidRPr="0039004D" w:rsidRDefault="00562533" w:rsidP="00262D6E">
      <w:pPr>
        <w:spacing w:line="360" w:lineRule="auto"/>
        <w:jc w:val="both"/>
        <w:rPr>
          <w:rFonts w:cs="Times New Roman"/>
          <w:lang w:val="es-ES"/>
        </w:rPr>
      </w:pPr>
    </w:p>
    <w:p w14:paraId="49F004DF" w14:textId="77777777" w:rsidR="00562533" w:rsidRPr="004053C8" w:rsidRDefault="00562533" w:rsidP="004053C8">
      <w:pPr>
        <w:pStyle w:val="Ttulo3"/>
      </w:pPr>
      <w:bookmarkStart w:id="21" w:name="_Toc508100429"/>
      <w:r w:rsidRPr="0039004D">
        <w:t>Oportunidades de Mejora</w:t>
      </w:r>
      <w:bookmarkEnd w:id="21"/>
    </w:p>
    <w:p w14:paraId="17F7C358"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 xml:space="preserve">tema se mejoraría el alcance de la </w:t>
      </w:r>
      <w:r>
        <w:rPr>
          <w:rFonts w:cs="Times New Roman"/>
          <w:lang w:val="es-ES"/>
        </w:rPr>
        <w:lastRenderedPageBreak/>
        <w:t>información proveniente en los reclamos y podría manejarse de una forma que permita proponer proyectos de mejora para el sistema de salud del Perú.</w:t>
      </w:r>
    </w:p>
    <w:p w14:paraId="170DC2C4" w14:textId="77777777" w:rsidR="00B674F0" w:rsidRPr="0039004D" w:rsidRDefault="00B674F0" w:rsidP="00262D6E">
      <w:pPr>
        <w:spacing w:line="360" w:lineRule="auto"/>
        <w:jc w:val="both"/>
        <w:rPr>
          <w:rFonts w:cs="Times New Roman"/>
          <w:lang w:val="es-ES"/>
        </w:rPr>
      </w:pPr>
    </w:p>
    <w:p w14:paraId="05F58ABC" w14:textId="77777777" w:rsidR="00B674F0" w:rsidRPr="004053C8" w:rsidRDefault="00B674F0" w:rsidP="004053C8">
      <w:pPr>
        <w:pStyle w:val="Ttulo3"/>
      </w:pPr>
      <w:bookmarkStart w:id="22" w:name="_Toc508100430"/>
      <w:r w:rsidRPr="0039004D">
        <w:t>Diseño centrado en el usuario en el sector Salud en Perú</w:t>
      </w:r>
      <w:bookmarkEnd w:id="22"/>
    </w:p>
    <w:p w14:paraId="37D8043F"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7527B655" w14:textId="77777777" w:rsidR="00A12DD0" w:rsidRPr="0039004D" w:rsidRDefault="00A12DD0" w:rsidP="00262D6E">
      <w:pPr>
        <w:spacing w:line="360" w:lineRule="auto"/>
        <w:jc w:val="both"/>
        <w:rPr>
          <w:rFonts w:cs="Times New Roman"/>
          <w:lang w:val="es-ES"/>
        </w:rPr>
      </w:pPr>
    </w:p>
    <w:p w14:paraId="0F8AC5BB" w14:textId="77777777" w:rsidR="00A12DD0" w:rsidRPr="0039004D" w:rsidRDefault="00A12DD0" w:rsidP="00262D6E">
      <w:pPr>
        <w:pStyle w:val="Ttulo1"/>
        <w:spacing w:line="360" w:lineRule="auto"/>
        <w:rPr>
          <w:rFonts w:cs="Times New Roman"/>
          <w:szCs w:val="24"/>
        </w:rPr>
      </w:pPr>
      <w:bookmarkStart w:id="23" w:name="_Toc508100431"/>
      <w:r w:rsidRPr="0039004D">
        <w:rPr>
          <w:rFonts w:cs="Times New Roman"/>
          <w:szCs w:val="24"/>
        </w:rPr>
        <w:lastRenderedPageBreak/>
        <w:t>Justificación del estudio</w:t>
      </w:r>
      <w:bookmarkEnd w:id="23"/>
    </w:p>
    <w:p w14:paraId="59D04B4F" w14:textId="77777777" w:rsidR="0023033B" w:rsidRPr="0039004D" w:rsidRDefault="0023033B" w:rsidP="00262D6E">
      <w:pPr>
        <w:spacing w:line="360" w:lineRule="auto"/>
        <w:rPr>
          <w:rFonts w:cs="Times New Roman"/>
          <w:lang w:val="es-ES"/>
        </w:rPr>
      </w:pPr>
    </w:p>
    <w:p w14:paraId="26E5EE44"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F26BEE">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Pr="003F29A5">
        <w:rPr>
          <w:rFonts w:cs="Times New Roman"/>
          <w:noProof/>
          <w:lang w:val="es-ES"/>
        </w:rPr>
        <w:t>(12)</w:t>
      </w:r>
      <w:r w:rsidR="00F26BEE">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F26BEE">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CE1173" w:rsidRPr="00D12CF6">
        <w:rPr>
          <w:rFonts w:cs="Times New Roman"/>
          <w:noProof/>
          <w:lang w:val="es-ES"/>
        </w:rPr>
        <w:t>(11)</w:t>
      </w:r>
      <w:r w:rsidR="00F26BEE">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DF27500" w14:textId="77777777" w:rsidR="00736B17" w:rsidRPr="0039004D" w:rsidRDefault="00736B17" w:rsidP="00A35C0B">
      <w:pPr>
        <w:spacing w:line="360" w:lineRule="auto"/>
        <w:jc w:val="both"/>
        <w:rPr>
          <w:rFonts w:cs="Times New Roman"/>
          <w:lang w:val="es-ES"/>
        </w:rPr>
      </w:pPr>
    </w:p>
    <w:p w14:paraId="397F7A16"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F26BEE">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Pr>
          <w:rFonts w:cs="Times New Roman"/>
          <w:lang w:val="es-ES"/>
        </w:rPr>
        <w:fldChar w:fldCharType="separate"/>
      </w:r>
      <w:r w:rsidR="00520AF5" w:rsidRPr="00D12CF6">
        <w:rPr>
          <w:rFonts w:cs="Times New Roman"/>
          <w:noProof/>
          <w:lang w:val="es-ES"/>
        </w:rPr>
        <w:t>(9)</w:t>
      </w:r>
      <w:r w:rsidR="00F26BEE">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6A7B65D9" w14:textId="77777777" w:rsidR="00A12DD0" w:rsidRPr="0039004D" w:rsidRDefault="00A12DD0" w:rsidP="00262D6E">
      <w:pPr>
        <w:pStyle w:val="Ttulo1"/>
        <w:spacing w:line="360" w:lineRule="auto"/>
        <w:rPr>
          <w:rFonts w:cs="Times New Roman"/>
          <w:szCs w:val="24"/>
        </w:rPr>
      </w:pPr>
      <w:bookmarkStart w:id="24" w:name="_Toc508100432"/>
      <w:r w:rsidRPr="0039004D">
        <w:rPr>
          <w:rFonts w:cs="Times New Roman"/>
          <w:szCs w:val="24"/>
        </w:rPr>
        <w:lastRenderedPageBreak/>
        <w:t>Objetivos</w:t>
      </w:r>
      <w:bookmarkEnd w:id="24"/>
    </w:p>
    <w:p w14:paraId="1AFF1717" w14:textId="77777777" w:rsidR="006B20F8" w:rsidRPr="0039004D" w:rsidRDefault="006B20F8" w:rsidP="00262D6E">
      <w:pPr>
        <w:spacing w:line="360" w:lineRule="auto"/>
        <w:jc w:val="both"/>
        <w:rPr>
          <w:rFonts w:cs="Times New Roman"/>
          <w:lang w:val="es-ES"/>
        </w:rPr>
      </w:pPr>
    </w:p>
    <w:p w14:paraId="47259E5A"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08100433"/>
      <w:r w:rsidRPr="0039004D">
        <w:rPr>
          <w:rFonts w:cs="Times New Roman"/>
          <w:szCs w:val="24"/>
          <w:lang w:val="es-ES"/>
        </w:rPr>
        <w:t>Objetivo General</w:t>
      </w:r>
      <w:bookmarkEnd w:id="25"/>
    </w:p>
    <w:p w14:paraId="0938CA1A" w14:textId="77777777" w:rsidR="00172C25" w:rsidRPr="0039004D" w:rsidRDefault="00172C25" w:rsidP="00262D6E">
      <w:pPr>
        <w:pStyle w:val="Prrafodelista"/>
        <w:spacing w:line="360" w:lineRule="auto"/>
        <w:ind w:left="792"/>
        <w:jc w:val="both"/>
        <w:rPr>
          <w:rFonts w:cs="Times New Roman"/>
          <w:lang w:val="es-ES"/>
        </w:rPr>
      </w:pPr>
    </w:p>
    <w:p w14:paraId="62ADEE08"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459197A6" w14:textId="77777777" w:rsidR="006B20F8" w:rsidRPr="0039004D" w:rsidRDefault="006B20F8" w:rsidP="00262D6E">
      <w:pPr>
        <w:spacing w:line="360" w:lineRule="auto"/>
        <w:jc w:val="both"/>
        <w:rPr>
          <w:rFonts w:cs="Times New Roman"/>
          <w:lang w:val="es-ES"/>
        </w:rPr>
      </w:pPr>
    </w:p>
    <w:p w14:paraId="7D73A6F9" w14:textId="77777777" w:rsidR="006B20F8" w:rsidRPr="0039004D" w:rsidRDefault="006B20F8" w:rsidP="004210F8">
      <w:pPr>
        <w:pStyle w:val="Ttulo2"/>
        <w:numPr>
          <w:ilvl w:val="0"/>
          <w:numId w:val="18"/>
        </w:numPr>
        <w:spacing w:line="360" w:lineRule="auto"/>
        <w:rPr>
          <w:rFonts w:cs="Times New Roman"/>
          <w:szCs w:val="24"/>
          <w:lang w:val="es-ES"/>
        </w:rPr>
      </w:pPr>
      <w:bookmarkStart w:id="26" w:name="_Toc508100434"/>
      <w:r w:rsidRPr="0039004D">
        <w:rPr>
          <w:rFonts w:cs="Times New Roman"/>
          <w:szCs w:val="24"/>
          <w:lang w:val="es-ES"/>
        </w:rPr>
        <w:t>Objetivos Específicos</w:t>
      </w:r>
      <w:bookmarkEnd w:id="26"/>
    </w:p>
    <w:p w14:paraId="58D99F55" w14:textId="77777777" w:rsidR="006B20F8" w:rsidRPr="0039004D" w:rsidRDefault="006B20F8" w:rsidP="00262D6E">
      <w:pPr>
        <w:spacing w:line="360" w:lineRule="auto"/>
        <w:jc w:val="both"/>
        <w:rPr>
          <w:rFonts w:cs="Times New Roman"/>
          <w:lang w:val="es-ES"/>
        </w:rPr>
      </w:pPr>
    </w:p>
    <w:p w14:paraId="2FC269E7"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0659D95"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655B2EB9"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761C67FD"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3ACE4D9F"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17849838"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54D04C72" w14:textId="77777777" w:rsidR="00A12DD0" w:rsidRPr="0039004D" w:rsidRDefault="00A12DD0" w:rsidP="00262D6E">
      <w:pPr>
        <w:pStyle w:val="Ttulo1"/>
        <w:spacing w:line="360" w:lineRule="auto"/>
        <w:rPr>
          <w:rFonts w:cs="Times New Roman"/>
          <w:szCs w:val="24"/>
        </w:rPr>
      </w:pPr>
      <w:bookmarkStart w:id="27" w:name="_Toc508100435"/>
      <w:r w:rsidRPr="0039004D">
        <w:rPr>
          <w:rFonts w:cs="Times New Roman"/>
          <w:szCs w:val="24"/>
        </w:rPr>
        <w:lastRenderedPageBreak/>
        <w:t>Metodología</w:t>
      </w:r>
      <w:bookmarkEnd w:id="27"/>
    </w:p>
    <w:p w14:paraId="5611A2C8" w14:textId="77777777" w:rsidR="00546A37" w:rsidRPr="0039004D" w:rsidRDefault="00546A37" w:rsidP="00262D6E">
      <w:pPr>
        <w:spacing w:line="360" w:lineRule="auto"/>
        <w:rPr>
          <w:rFonts w:cs="Times New Roman"/>
          <w:lang w:val="es-ES"/>
        </w:rPr>
      </w:pPr>
    </w:p>
    <w:p w14:paraId="7D9EA5AC" w14:textId="77777777" w:rsidR="00572A7C" w:rsidRPr="0039004D" w:rsidRDefault="00A12DD0" w:rsidP="004210F8">
      <w:pPr>
        <w:pStyle w:val="Ttulo2"/>
        <w:numPr>
          <w:ilvl w:val="0"/>
          <w:numId w:val="19"/>
        </w:numPr>
        <w:spacing w:line="360" w:lineRule="auto"/>
        <w:rPr>
          <w:rFonts w:cs="Times New Roman"/>
          <w:szCs w:val="24"/>
          <w:lang w:val="es-ES"/>
        </w:rPr>
      </w:pPr>
      <w:bookmarkStart w:id="28" w:name="_Toc508100436"/>
      <w:r w:rsidRPr="0039004D">
        <w:rPr>
          <w:rFonts w:cs="Times New Roman"/>
          <w:szCs w:val="24"/>
          <w:lang w:val="es-ES"/>
        </w:rPr>
        <w:t>Diseño del estudio</w:t>
      </w:r>
      <w:bookmarkEnd w:id="28"/>
    </w:p>
    <w:p w14:paraId="4A46C194" w14:textId="77777777" w:rsidR="00572A7C" w:rsidRPr="0039004D" w:rsidRDefault="00572A7C" w:rsidP="00262D6E">
      <w:pPr>
        <w:spacing w:line="360" w:lineRule="auto"/>
        <w:rPr>
          <w:rFonts w:cs="Times New Roman"/>
          <w:lang w:val="es-ES"/>
        </w:rPr>
      </w:pPr>
    </w:p>
    <w:p w14:paraId="177D1B9E"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35992F80" w14:textId="77777777" w:rsidR="00D652B7" w:rsidRPr="0039004D" w:rsidRDefault="00D652B7" w:rsidP="00262D6E">
      <w:pPr>
        <w:spacing w:line="360" w:lineRule="auto"/>
        <w:jc w:val="both"/>
        <w:rPr>
          <w:rFonts w:cs="Times New Roman"/>
          <w:lang w:val="es-ES"/>
        </w:rPr>
      </w:pPr>
    </w:p>
    <w:p w14:paraId="50C016B1" w14:textId="77777777" w:rsidR="00A12DD0" w:rsidRPr="0039004D" w:rsidRDefault="00A12DD0" w:rsidP="004210F8">
      <w:pPr>
        <w:pStyle w:val="Ttulo2"/>
        <w:numPr>
          <w:ilvl w:val="0"/>
          <w:numId w:val="19"/>
        </w:numPr>
        <w:spacing w:line="360" w:lineRule="auto"/>
        <w:rPr>
          <w:rFonts w:cs="Times New Roman"/>
          <w:szCs w:val="24"/>
          <w:lang w:val="es-ES"/>
        </w:rPr>
      </w:pPr>
      <w:bookmarkStart w:id="29" w:name="_Toc508100437"/>
      <w:r w:rsidRPr="0039004D">
        <w:rPr>
          <w:rFonts w:cs="Times New Roman"/>
          <w:szCs w:val="24"/>
          <w:lang w:val="es-ES"/>
        </w:rPr>
        <w:t>Población</w:t>
      </w:r>
      <w:bookmarkEnd w:id="29"/>
    </w:p>
    <w:p w14:paraId="7433724B" w14:textId="77777777" w:rsidR="00704DCF" w:rsidRPr="0039004D" w:rsidRDefault="00704DCF" w:rsidP="00262D6E">
      <w:pPr>
        <w:spacing w:line="360" w:lineRule="auto"/>
        <w:jc w:val="both"/>
        <w:rPr>
          <w:rFonts w:cs="Times New Roman"/>
          <w:lang w:val="es-ES"/>
        </w:rPr>
      </w:pPr>
    </w:p>
    <w:p w14:paraId="74B499F5"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4F834FCD"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B9958CA"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F03E1C"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4F8B9468" w14:textId="77777777" w:rsidR="002F42CB" w:rsidRPr="0039004D" w:rsidRDefault="002F42CB" w:rsidP="002F42CB">
      <w:pPr>
        <w:pStyle w:val="Prrafodelista"/>
        <w:spacing w:line="360" w:lineRule="auto"/>
        <w:jc w:val="both"/>
        <w:rPr>
          <w:rFonts w:cs="Times New Roman"/>
          <w:lang w:val="es-ES"/>
        </w:rPr>
      </w:pPr>
    </w:p>
    <w:p w14:paraId="38C94AA0" w14:textId="77777777" w:rsidR="00FB6147" w:rsidRPr="00FB6147" w:rsidRDefault="00A12DD0" w:rsidP="00FB6147">
      <w:pPr>
        <w:pStyle w:val="Ttulo2"/>
        <w:numPr>
          <w:ilvl w:val="0"/>
          <w:numId w:val="19"/>
        </w:numPr>
        <w:spacing w:line="360" w:lineRule="auto"/>
        <w:rPr>
          <w:rFonts w:cs="Times New Roman"/>
          <w:szCs w:val="24"/>
          <w:lang w:val="es-ES"/>
        </w:rPr>
      </w:pPr>
      <w:bookmarkStart w:id="30" w:name="_Toc508100438"/>
      <w:r w:rsidRPr="0039004D">
        <w:rPr>
          <w:rFonts w:cs="Times New Roman"/>
          <w:szCs w:val="24"/>
          <w:lang w:val="es-ES"/>
        </w:rPr>
        <w:t>Muestr</w:t>
      </w:r>
      <w:bookmarkEnd w:id="30"/>
      <w:r w:rsidR="00FB6147">
        <w:rPr>
          <w:rFonts w:cs="Times New Roman"/>
          <w:szCs w:val="24"/>
          <w:lang w:val="es-ES"/>
        </w:rPr>
        <w:t>a</w:t>
      </w:r>
    </w:p>
    <w:p w14:paraId="1D40A4BC" w14:textId="77777777" w:rsidR="00AD62EA" w:rsidRPr="0039004D" w:rsidRDefault="00AD62EA" w:rsidP="00262D6E">
      <w:pPr>
        <w:spacing w:line="360" w:lineRule="auto"/>
        <w:rPr>
          <w:rFonts w:cs="Times New Roman"/>
          <w:lang w:val="es-ES"/>
        </w:rPr>
      </w:pPr>
    </w:p>
    <w:p w14:paraId="53FC742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1700A3F5" w14:textId="77777777" w:rsidR="00B14113" w:rsidRPr="0039004D" w:rsidRDefault="00B14113" w:rsidP="00FB1EFB">
      <w:pPr>
        <w:spacing w:line="360" w:lineRule="auto"/>
        <w:jc w:val="both"/>
        <w:rPr>
          <w:rFonts w:cs="Times New Roman"/>
          <w:lang w:val="es-ES"/>
        </w:rPr>
      </w:pPr>
    </w:p>
    <w:p w14:paraId="0E9EB2CB" w14:textId="77777777" w:rsidR="00BA7B26" w:rsidRDefault="00BA7B26">
      <w:pPr>
        <w:rPr>
          <w:rFonts w:eastAsiaTheme="majorEastAsia" w:cs="Times New Roman"/>
          <w:b/>
          <w:color w:val="000000" w:themeColor="text1"/>
          <w:highlight w:val="lightGray"/>
        </w:rPr>
      </w:pPr>
      <w:bookmarkStart w:id="31" w:name="_Toc508100439"/>
      <w:r>
        <w:rPr>
          <w:rFonts w:cs="Times New Roman"/>
          <w:highlight w:val="lightGray"/>
        </w:rPr>
        <w:br w:type="page"/>
      </w:r>
    </w:p>
    <w:p w14:paraId="793DBF7A" w14:textId="77777777" w:rsidR="00FB6147" w:rsidRDefault="004C67AC" w:rsidP="00FB6147">
      <w:pPr>
        <w:pStyle w:val="Ttulo2"/>
        <w:numPr>
          <w:ilvl w:val="0"/>
          <w:numId w:val="19"/>
        </w:numPr>
        <w:spacing w:line="360" w:lineRule="auto"/>
        <w:rPr>
          <w:rFonts w:cs="Times New Roman"/>
          <w:szCs w:val="24"/>
        </w:rPr>
      </w:pPr>
      <w:r w:rsidRPr="0039004D">
        <w:rPr>
          <w:rFonts w:cs="Times New Roman"/>
          <w:szCs w:val="24"/>
        </w:rPr>
        <w:lastRenderedPageBreak/>
        <w:t>Operacionalizació</w:t>
      </w:r>
      <w:r w:rsidR="00A12DD0" w:rsidRPr="0039004D">
        <w:rPr>
          <w:rFonts w:cs="Times New Roman"/>
          <w:szCs w:val="24"/>
        </w:rPr>
        <w:t>n de variables</w:t>
      </w:r>
      <w:bookmarkEnd w:id="31"/>
    </w:p>
    <w:p w14:paraId="50E7B231"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7CA47626"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63ABD9D7"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52D0F75A"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35AE274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752520EF"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2C6D6ABC"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4E7D4D55"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C55976D"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0A9F01C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1112CB5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1910737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272B984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15A168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380C8D8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549EFB44"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21A3D83"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73B6B45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4330464A"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2" w:name="_Toc508100440"/>
            <w:r w:rsidRPr="0039004D">
              <w:rPr>
                <w:rFonts w:cs="Times New Roman"/>
                <w:b w:val="0"/>
                <w:szCs w:val="24"/>
                <w:lang w:val="es-ES"/>
              </w:rPr>
              <w:t>Guía Estructurada de Entrevista a Profundidad para usuarios finales Nº2</w:t>
            </w:r>
            <w:bookmarkEnd w:id="32"/>
            <w:r w:rsidRPr="0039004D">
              <w:rPr>
                <w:rFonts w:cs="Times New Roman"/>
                <w:b w:val="0"/>
                <w:szCs w:val="24"/>
                <w:lang w:val="es-ES"/>
              </w:rPr>
              <w:t xml:space="preserve"> </w:t>
            </w:r>
          </w:p>
          <w:p w14:paraId="2E056E0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81DE2D3" w14:textId="77777777" w:rsidR="00A12DD0" w:rsidRPr="0039004D" w:rsidRDefault="00A12DD0" w:rsidP="004210F8">
      <w:pPr>
        <w:pStyle w:val="Ttulo2"/>
        <w:numPr>
          <w:ilvl w:val="0"/>
          <w:numId w:val="19"/>
        </w:numPr>
        <w:spacing w:line="360" w:lineRule="auto"/>
        <w:rPr>
          <w:rFonts w:cs="Times New Roman"/>
          <w:szCs w:val="24"/>
        </w:rPr>
      </w:pPr>
      <w:bookmarkStart w:id="33" w:name="_Toc508100441"/>
      <w:r w:rsidRPr="0039004D">
        <w:rPr>
          <w:rFonts w:cs="Times New Roman"/>
          <w:szCs w:val="24"/>
        </w:rPr>
        <w:t>Procedimientos y técnicas</w:t>
      </w:r>
      <w:bookmarkEnd w:id="33"/>
    </w:p>
    <w:p w14:paraId="4D938694" w14:textId="77777777" w:rsidR="00000DBF" w:rsidRPr="0039004D" w:rsidRDefault="00000DBF" w:rsidP="00262D6E">
      <w:pPr>
        <w:spacing w:line="360" w:lineRule="auto"/>
        <w:jc w:val="both"/>
        <w:rPr>
          <w:rFonts w:cs="Times New Roman"/>
          <w:b/>
          <w:lang w:val="es-ES"/>
        </w:rPr>
      </w:pPr>
    </w:p>
    <w:p w14:paraId="2F9EB202" w14:textId="77777777" w:rsidR="0053122A" w:rsidRPr="0039004D" w:rsidRDefault="0053122A" w:rsidP="004210F8">
      <w:pPr>
        <w:pStyle w:val="Ttulo3"/>
        <w:numPr>
          <w:ilvl w:val="0"/>
          <w:numId w:val="23"/>
        </w:numPr>
      </w:pPr>
      <w:bookmarkStart w:id="34" w:name="_Toc508100442"/>
      <w:r w:rsidRPr="0039004D">
        <w:t>Investigación de usuarios</w:t>
      </w:r>
      <w:bookmarkEnd w:id="34"/>
    </w:p>
    <w:p w14:paraId="761FD32F"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3DF5B7D2"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1699D5F9"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26B26D6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261BC7E2" w14:textId="77777777" w:rsidR="00A0375B" w:rsidRDefault="00A0375B" w:rsidP="00262D6E">
      <w:pPr>
        <w:spacing w:line="360" w:lineRule="auto"/>
        <w:jc w:val="both"/>
        <w:rPr>
          <w:rFonts w:cs="Times New Roman"/>
          <w:lang w:val="es-ES"/>
        </w:rPr>
      </w:pPr>
    </w:p>
    <w:p w14:paraId="12CFFD2D"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5030532E" w14:textId="77777777" w:rsidR="00BE3E2C" w:rsidRDefault="00BE3E2C" w:rsidP="00262D6E">
      <w:pPr>
        <w:spacing w:line="360" w:lineRule="auto"/>
        <w:jc w:val="both"/>
        <w:rPr>
          <w:rFonts w:cs="Times New Roman"/>
          <w:lang w:val="es-ES"/>
        </w:rPr>
      </w:pPr>
    </w:p>
    <w:p w14:paraId="68F3EF83"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713872B1"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1D94E50B" w14:textId="77777777" w:rsidR="009609C2" w:rsidRPr="0039004D" w:rsidRDefault="009609C2" w:rsidP="009609C2">
      <w:pPr>
        <w:pStyle w:val="Prrafodelista"/>
        <w:jc w:val="both"/>
        <w:rPr>
          <w:rStyle w:val="Referenciaintensa"/>
          <w:rFonts w:cs="Times New Roman"/>
          <w:color w:val="auto"/>
        </w:rPr>
      </w:pPr>
    </w:p>
    <w:p w14:paraId="74238A78"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28415A2" w14:textId="77777777" w:rsidR="00A04522" w:rsidRDefault="00A04522" w:rsidP="00262D6E">
      <w:pPr>
        <w:spacing w:line="360" w:lineRule="auto"/>
        <w:jc w:val="both"/>
        <w:rPr>
          <w:rFonts w:cs="Times New Roman"/>
          <w:lang w:val="es-ES"/>
        </w:rPr>
      </w:pPr>
    </w:p>
    <w:p w14:paraId="703E9B06" w14:textId="77777777"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Car</w:t>
      </w:r>
      <w:r w:rsidR="0069599A">
        <w:rPr>
          <w:rFonts w:cs="Times New Roman"/>
        </w:rPr>
        <w:t>d Sorting,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Modified Delphi’ </w:t>
      </w:r>
      <w:r w:rsidR="00F26BEE"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F26BEE" w:rsidRPr="0039004D">
        <w:rPr>
          <w:rFonts w:cs="Times New Roman"/>
        </w:rPr>
        <w:fldChar w:fldCharType="separate"/>
      </w:r>
      <w:r w:rsidR="00C00671" w:rsidRPr="00C00671">
        <w:rPr>
          <w:rFonts w:cs="Times New Roman"/>
          <w:noProof/>
        </w:rPr>
        <w:t>(42)</w:t>
      </w:r>
      <w:r w:rsidR="00F26BEE"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2CCE37B5" w14:textId="77777777" w:rsidR="001C33EF" w:rsidRPr="0039004D" w:rsidRDefault="001C33EF" w:rsidP="00262D6E">
      <w:pPr>
        <w:spacing w:line="360" w:lineRule="auto"/>
        <w:jc w:val="both"/>
        <w:rPr>
          <w:rFonts w:cs="Times New Roman"/>
          <w:lang w:val="es-ES"/>
        </w:rPr>
      </w:pPr>
    </w:p>
    <w:p w14:paraId="7E3BDE69" w14:textId="77777777" w:rsidR="0053122A" w:rsidRPr="00A0375B" w:rsidRDefault="0053122A" w:rsidP="004210F8">
      <w:pPr>
        <w:pStyle w:val="Ttulo3"/>
        <w:numPr>
          <w:ilvl w:val="0"/>
          <w:numId w:val="23"/>
        </w:numPr>
      </w:pPr>
      <w:bookmarkStart w:id="35" w:name="_Toc508100443"/>
      <w:r w:rsidRPr="0039004D">
        <w:lastRenderedPageBreak/>
        <w:t>Diseño y Prototipado</w:t>
      </w:r>
      <w:bookmarkEnd w:id="35"/>
    </w:p>
    <w:p w14:paraId="59D0632B"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2A7960BC" w14:textId="77777777" w:rsidR="008E130E" w:rsidRDefault="008E130E" w:rsidP="00766B86">
      <w:pPr>
        <w:spacing w:line="360" w:lineRule="auto"/>
        <w:jc w:val="both"/>
        <w:rPr>
          <w:rFonts w:cs="Times New Roman"/>
        </w:rPr>
      </w:pPr>
    </w:p>
    <w:p w14:paraId="0D80C64B"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C60E77">
        <w:rPr>
          <w:rFonts w:cs="Times New Roman"/>
          <w:highlight w:val="lightGray"/>
          <w:lang w:val="es-ES"/>
        </w:rPr>
        <w:t xml:space="preserve">Axure RP </w:t>
      </w:r>
      <w:r w:rsidR="0066664C">
        <w:rPr>
          <w:rFonts w:cs="Times New Roman"/>
          <w:highlight w:val="lightGray"/>
          <w:lang w:val="es-ES"/>
        </w:rPr>
        <w:t>v</w:t>
      </w:r>
      <w:r w:rsidR="004A534F" w:rsidRPr="00C60E77">
        <w:rPr>
          <w:rFonts w:cs="Times New Roman"/>
          <w:highlight w:val="lightGray"/>
          <w:lang w:val="es-ES"/>
        </w:rPr>
        <w:t>8</w:t>
      </w:r>
      <w:r w:rsidR="00172054" w:rsidRPr="00C60E77">
        <w:rPr>
          <w:rFonts w:cs="Times New Roman"/>
          <w:highlight w:val="lightGray"/>
          <w:lang w:val="es-ES"/>
        </w:rPr>
        <w:t xml:space="preserve"> </w:t>
      </w:r>
      <w:del w:id="36" w:author="Cesar Carcamo" w:date="2018-03-28T15:38:00Z">
        <w:r w:rsidR="00C60E77" w:rsidRPr="00C60E77" w:rsidDel="0066664C">
          <w:rPr>
            <w:rFonts w:cs="Times New Roman"/>
            <w:highlight w:val="lightGray"/>
            <w:lang w:val="es-ES"/>
          </w:rPr>
          <w:delText>creado</w:delText>
        </w:r>
        <w:r w:rsidR="00C60E77" w:rsidDel="0066664C">
          <w:rPr>
            <w:rFonts w:cs="Times New Roman"/>
            <w:highlight w:val="lightGray"/>
            <w:lang w:val="es-ES"/>
          </w:rPr>
          <w:delText xml:space="preserve"> y producido</w:delText>
        </w:r>
        <w:r w:rsidR="00C60E77" w:rsidRPr="00C60E77" w:rsidDel="0066664C">
          <w:rPr>
            <w:rFonts w:cs="Times New Roman"/>
            <w:highlight w:val="lightGray"/>
            <w:lang w:val="es-ES"/>
          </w:rPr>
          <w:delText xml:space="preserve"> por </w:delText>
        </w:r>
      </w:del>
      <w:ins w:id="37" w:author="Cesar Carcamo" w:date="2018-03-28T15:38:00Z">
        <w:r w:rsidR="0066664C">
          <w:rPr>
            <w:rFonts w:cs="Times New Roman"/>
            <w:highlight w:val="lightGray"/>
            <w:lang w:val="es-ES"/>
          </w:rPr>
          <w:t>(</w:t>
        </w:r>
      </w:ins>
      <w:r w:rsidR="00C60E77" w:rsidRPr="00C60E77">
        <w:rPr>
          <w:rFonts w:cs="Times New Roman"/>
          <w:highlight w:val="lightGray"/>
          <w:lang w:val="es-ES"/>
        </w:rPr>
        <w:t xml:space="preserve">Axure Software </w:t>
      </w:r>
      <w:r w:rsidR="00C60E77" w:rsidRPr="00C60E77">
        <w:rPr>
          <w:rFonts w:cs="Times New Roman"/>
          <w:highlight w:val="lightGray"/>
          <w:lang w:val="es-PE"/>
        </w:rPr>
        <w:t>Solutions</w:t>
      </w:r>
      <w:r w:rsidR="00C60E77">
        <w:rPr>
          <w:rFonts w:cs="Times New Roman"/>
          <w:highlight w:val="lightGray"/>
          <w:lang w:val="es-PE"/>
        </w:rPr>
        <w:t>, San Diego</w:t>
      </w:r>
      <w:ins w:id="38" w:author="Cesar Carcamo" w:date="2018-03-28T15:38:00Z">
        <w:r w:rsidR="0066664C">
          <w:rPr>
            <w:rFonts w:cs="Times New Roman"/>
            <w:highlight w:val="lightGray"/>
            <w:lang w:val="es-PE"/>
          </w:rPr>
          <w:t>, CA</w:t>
        </w:r>
      </w:ins>
      <w:r w:rsidR="00C60E77" w:rsidRPr="00C60E77">
        <w:rPr>
          <w:rFonts w:cs="Times New Roman"/>
          <w:highlight w:val="lightGray"/>
          <w:lang w:val="es-ES"/>
        </w:rPr>
        <w:t xml:space="preserve"> </w:t>
      </w:r>
      <w:commentRangeStart w:id="39"/>
      <w:r w:rsidR="00F26BEE" w:rsidRPr="00C60E77">
        <w:rPr>
          <w:rFonts w:cs="Times New Roman"/>
          <w:highlight w:val="lightGray"/>
          <w:lang w:val="es-ES"/>
        </w:rPr>
        <w:fldChar w:fldCharType="begin" w:fldLock="1"/>
      </w:r>
      <w:r w:rsidR="00C07CD1">
        <w:rPr>
          <w:rFonts w:cs="Times New Roman"/>
          <w:highlight w:val="lightGray"/>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F26BEE" w:rsidRPr="00C60E77">
        <w:rPr>
          <w:rFonts w:cs="Times New Roman"/>
          <w:highlight w:val="lightGray"/>
          <w:lang w:val="es-ES"/>
        </w:rPr>
        <w:fldChar w:fldCharType="separate"/>
      </w:r>
      <w:r w:rsidR="00C60E77" w:rsidRPr="00C60E77">
        <w:rPr>
          <w:rFonts w:cs="Times New Roman"/>
          <w:noProof/>
          <w:highlight w:val="lightGray"/>
          <w:lang w:val="es-ES"/>
        </w:rPr>
        <w:t>(43)</w:t>
      </w:r>
      <w:r w:rsidR="00F26BEE" w:rsidRPr="00C60E77">
        <w:rPr>
          <w:rFonts w:cs="Times New Roman"/>
          <w:highlight w:val="lightGray"/>
          <w:lang w:val="es-ES"/>
        </w:rPr>
        <w:fldChar w:fldCharType="end"/>
      </w:r>
      <w:commentRangeEnd w:id="39"/>
      <w:r w:rsidR="0066664C">
        <w:rPr>
          <w:rStyle w:val="Refdecomentario"/>
        </w:rPr>
        <w:commentReference w:id="39"/>
      </w:r>
      <w:r w:rsidR="00C60E77" w:rsidRPr="00C60E77">
        <w:rPr>
          <w:rFonts w:cs="Times New Roman"/>
          <w:highlight w:val="lightGray"/>
          <w:lang w:val="es-ES"/>
        </w:rPr>
        <w:t xml:space="preserve"> bajo la licencia completa de </w:t>
      </w:r>
      <w:ins w:id="40" w:author="Cesar Carcamo" w:date="2018-03-28T15:39:00Z">
        <w:r w:rsidR="0066664C">
          <w:rPr>
            <w:rFonts w:cs="Times New Roman"/>
            <w:highlight w:val="lightGray"/>
            <w:lang w:val="es-ES"/>
          </w:rPr>
          <w:t xml:space="preserve">Mg. </w:t>
        </w:r>
      </w:ins>
      <w:r w:rsidR="00C60E77" w:rsidRPr="00C60E77">
        <w:rPr>
          <w:rFonts w:cs="Times New Roman"/>
          <w:highlight w:val="lightGray"/>
          <w:lang w:val="es-ES"/>
        </w:rPr>
        <w:t>Miguel Coloma</w:t>
      </w:r>
      <w:ins w:id="41" w:author="Cesar Carcamo" w:date="2018-03-28T15:40:00Z">
        <w:r w:rsidR="009F4AF1">
          <w:rPr>
            <w:rFonts w:cs="Times New Roman"/>
            <w:lang w:val="es-ES"/>
          </w:rPr>
          <w:t>).</w:t>
        </w:r>
      </w:ins>
      <w:r w:rsidR="00AD6104">
        <w:rPr>
          <w:rFonts w:cs="Times New Roman"/>
          <w:lang w:val="es-ES"/>
        </w:rPr>
        <w:t xml:space="preserve"> </w:t>
      </w:r>
      <w:del w:id="42" w:author="Cesar Carcamo" w:date="2018-03-28T15:40:00Z">
        <w:r w:rsidR="00AD6104" w:rsidDel="009F4AF1">
          <w:rPr>
            <w:rFonts w:cs="Times New Roman"/>
            <w:lang w:val="es-ES"/>
          </w:rPr>
          <w:delText>s</w:delText>
        </w:r>
      </w:del>
      <w:ins w:id="43" w:author="Cesar Carcamo" w:date="2018-03-28T15:40:00Z">
        <w:r w:rsidR="009F4AF1">
          <w:rPr>
            <w:rFonts w:cs="Times New Roman"/>
            <w:lang w:val="es-ES"/>
          </w:rPr>
          <w:t>S</w:t>
        </w:r>
      </w:ins>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2043F55A" w14:textId="77777777" w:rsidR="008E130E" w:rsidRDefault="008E130E" w:rsidP="00262D6E">
      <w:pPr>
        <w:spacing w:line="360" w:lineRule="auto"/>
        <w:jc w:val="both"/>
        <w:rPr>
          <w:rFonts w:cs="Times New Roman"/>
          <w:lang w:val="es-ES"/>
        </w:rPr>
      </w:pPr>
    </w:p>
    <w:p w14:paraId="6A2849D2"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26A4EC1C" w14:textId="77777777" w:rsidR="00766B86" w:rsidRPr="0039004D" w:rsidRDefault="00766B86" w:rsidP="00262D6E">
      <w:pPr>
        <w:spacing w:line="360" w:lineRule="auto"/>
        <w:jc w:val="both"/>
        <w:rPr>
          <w:rFonts w:cs="Times New Roman"/>
          <w:lang w:val="es-ES"/>
        </w:rPr>
      </w:pPr>
    </w:p>
    <w:p w14:paraId="2002BA73" w14:textId="77777777" w:rsidR="0053122A" w:rsidRPr="00172054" w:rsidRDefault="0053122A" w:rsidP="004210F8">
      <w:pPr>
        <w:pStyle w:val="Ttulo3"/>
        <w:numPr>
          <w:ilvl w:val="0"/>
          <w:numId w:val="23"/>
        </w:numPr>
      </w:pPr>
      <w:bookmarkStart w:id="44" w:name="_Toc508100444"/>
      <w:r w:rsidRPr="0039004D">
        <w:t>Pruebas de Usuario</w:t>
      </w:r>
      <w:bookmarkEnd w:id="44"/>
    </w:p>
    <w:p w14:paraId="23B7A42C"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721F005" w14:textId="77777777" w:rsidR="0053122A" w:rsidRPr="0039004D" w:rsidRDefault="0053122A" w:rsidP="00262D6E">
      <w:pPr>
        <w:spacing w:line="360" w:lineRule="auto"/>
        <w:jc w:val="both"/>
        <w:rPr>
          <w:rFonts w:cs="Times New Roman"/>
          <w:lang w:val="es-ES"/>
        </w:rPr>
      </w:pPr>
    </w:p>
    <w:p w14:paraId="4C01C6F5"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7B3A885B" w14:textId="77777777" w:rsidR="00BE7297" w:rsidRPr="00BE7297" w:rsidRDefault="00BE7297" w:rsidP="00BE7297">
      <w:pPr>
        <w:spacing w:line="360" w:lineRule="auto"/>
        <w:ind w:left="1080"/>
        <w:jc w:val="both"/>
        <w:rPr>
          <w:rFonts w:cs="Times New Roman"/>
          <w:lang w:val="es-ES"/>
        </w:rPr>
      </w:pPr>
    </w:p>
    <w:p w14:paraId="0F8E05B8"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567E24A8" w14:textId="77777777" w:rsidR="00DB066D" w:rsidRPr="0039004D" w:rsidRDefault="00DB066D" w:rsidP="00262D6E">
      <w:pPr>
        <w:spacing w:line="360" w:lineRule="auto"/>
        <w:jc w:val="both"/>
        <w:rPr>
          <w:rFonts w:cs="Times New Roman"/>
          <w:lang w:val="es-ES"/>
        </w:rPr>
      </w:pPr>
    </w:p>
    <w:p w14:paraId="40511F71" w14:textId="77777777" w:rsidR="002257DE" w:rsidRDefault="00BE0437" w:rsidP="00262D6E">
      <w:pPr>
        <w:spacing w:line="360" w:lineRule="auto"/>
        <w:jc w:val="both"/>
        <w:rPr>
          <w:rFonts w:cs="Times New Roman"/>
          <w:lang w:val="es-ES"/>
        </w:rPr>
      </w:pPr>
      <w:r>
        <w:rPr>
          <w:rFonts w:cs="Times New Roman"/>
          <w:lang w:val="es-ES"/>
        </w:rPr>
        <w:lastRenderedPageBreak/>
        <w:t>Se utilizó el software ShowMore</w:t>
      </w:r>
      <w:r w:rsidR="000635A6">
        <w:rPr>
          <w:rFonts w:cs="Times New Roman"/>
          <w:lang w:val="es-ES"/>
        </w:rPr>
        <w:t xml:space="preserve"> </w:t>
      </w:r>
      <w:r w:rsidR="00F26BEE">
        <w:rPr>
          <w:rFonts w:cs="Times New Roman"/>
          <w:lang w:val="es-ES"/>
        </w:rPr>
        <w:fldChar w:fldCharType="begin" w:fldLock="1"/>
      </w:r>
      <w:r w:rsidR="000635A6">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4)", "plainTextFormattedCitation" : "(44)", "previouslyFormattedCitation" : "(44)" }, "properties" : {  }, "schema" : "https://github.com/citation-style-language/schema/raw/master/csl-citation.json" }</w:instrText>
      </w:r>
      <w:r w:rsidR="00F26BEE">
        <w:rPr>
          <w:rFonts w:cs="Times New Roman"/>
          <w:lang w:val="es-ES"/>
        </w:rPr>
        <w:fldChar w:fldCharType="separate"/>
      </w:r>
      <w:r w:rsidR="000635A6" w:rsidRPr="000635A6">
        <w:rPr>
          <w:rFonts w:cs="Times New Roman"/>
          <w:noProof/>
          <w:lang w:val="es-ES"/>
        </w:rPr>
        <w:t>(44)</w:t>
      </w:r>
      <w:r w:rsidR="00F26BEE">
        <w:rPr>
          <w:rFonts w:cs="Times New Roman"/>
          <w:lang w:val="es-ES"/>
        </w:rPr>
        <w:fldChar w:fldCharType="end"/>
      </w:r>
      <w:r>
        <w:rPr>
          <w:rFonts w:cs="Times New Roman"/>
          <w:lang w:val="es-ES"/>
        </w:rPr>
        <w:t xml:space="preserve"> </w:t>
      </w:r>
      <w:r w:rsidR="00F93763">
        <w:rPr>
          <w:rFonts w:cs="Times New Roman"/>
          <w:lang w:val="es-ES"/>
        </w:rPr>
        <w:t xml:space="preserve">producido por la empresa ShowMore con sede en Hong Kong </w:t>
      </w:r>
      <w:r>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Pr>
          <w:rFonts w:cs="Times New Roman"/>
          <w:lang w:val="es-ES"/>
        </w:rPr>
        <w:t>.</w:t>
      </w:r>
    </w:p>
    <w:p w14:paraId="033006CC" w14:textId="77777777" w:rsidR="00BC16E5" w:rsidRDefault="00BC16E5" w:rsidP="00262D6E">
      <w:pPr>
        <w:spacing w:line="360" w:lineRule="auto"/>
        <w:jc w:val="both"/>
        <w:rPr>
          <w:rFonts w:cs="Times New Roman"/>
          <w:lang w:val="es-ES"/>
        </w:rPr>
      </w:pPr>
    </w:p>
    <w:p w14:paraId="6481844B" w14:textId="77777777" w:rsidR="00A12DD0" w:rsidRPr="0039004D" w:rsidRDefault="00A12DD0" w:rsidP="004210F8">
      <w:pPr>
        <w:pStyle w:val="Ttulo2"/>
        <w:numPr>
          <w:ilvl w:val="0"/>
          <w:numId w:val="19"/>
        </w:numPr>
        <w:spacing w:line="360" w:lineRule="auto"/>
        <w:rPr>
          <w:rStyle w:val="Ttulo3Car"/>
          <w:szCs w:val="24"/>
        </w:rPr>
      </w:pPr>
      <w:bookmarkStart w:id="45" w:name="_Toc508100445"/>
      <w:r w:rsidRPr="0039004D">
        <w:rPr>
          <w:rStyle w:val="Ttulo3Car"/>
          <w:szCs w:val="24"/>
        </w:rPr>
        <w:t>Consideraciones éticas</w:t>
      </w:r>
      <w:bookmarkEnd w:id="45"/>
    </w:p>
    <w:p w14:paraId="57BD1653" w14:textId="77777777" w:rsidR="003F2CA5" w:rsidRPr="0039004D" w:rsidRDefault="003F2CA5" w:rsidP="003F2CA5">
      <w:pPr>
        <w:rPr>
          <w:lang w:val="es-ES"/>
        </w:rPr>
      </w:pPr>
    </w:p>
    <w:p w14:paraId="0C0E6046"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1E90030C" w14:textId="77777777" w:rsidR="003F2CA5" w:rsidRPr="0039004D" w:rsidRDefault="003F2CA5" w:rsidP="003F2CA5">
      <w:pPr>
        <w:rPr>
          <w:lang w:val="es-ES"/>
        </w:rPr>
      </w:pPr>
    </w:p>
    <w:p w14:paraId="15D19DE2" w14:textId="77777777" w:rsidR="00A12DD0" w:rsidRPr="0039004D" w:rsidRDefault="002F42CB" w:rsidP="004210F8">
      <w:pPr>
        <w:pStyle w:val="Ttulo2"/>
        <w:numPr>
          <w:ilvl w:val="0"/>
          <w:numId w:val="19"/>
        </w:numPr>
        <w:spacing w:line="360" w:lineRule="auto"/>
        <w:rPr>
          <w:rFonts w:cs="Times New Roman"/>
          <w:szCs w:val="24"/>
          <w:lang w:val="es-ES"/>
        </w:rPr>
      </w:pPr>
      <w:bookmarkStart w:id="46" w:name="_Toc508100446"/>
      <w:r w:rsidRPr="0039004D">
        <w:rPr>
          <w:rFonts w:cs="Times New Roman"/>
          <w:szCs w:val="24"/>
          <w:lang w:val="es-ES"/>
        </w:rPr>
        <w:t>A</w:t>
      </w:r>
      <w:r w:rsidR="00A12DD0" w:rsidRPr="0039004D">
        <w:rPr>
          <w:rFonts w:cs="Times New Roman"/>
          <w:szCs w:val="24"/>
          <w:lang w:val="es-ES"/>
        </w:rPr>
        <w:t>nálisis</w:t>
      </w:r>
      <w:bookmarkEnd w:id="46"/>
    </w:p>
    <w:p w14:paraId="25A29542" w14:textId="77777777" w:rsidR="00025825" w:rsidRPr="0039004D" w:rsidRDefault="00025825" w:rsidP="00025825">
      <w:pPr>
        <w:rPr>
          <w:lang w:val="es-ES"/>
        </w:rPr>
      </w:pPr>
    </w:p>
    <w:p w14:paraId="6944DA9E"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trevistas utilizando el servicio web llamado OTranscribe</w:t>
      </w:r>
      <w:r w:rsidR="000635A6">
        <w:rPr>
          <w:rFonts w:cs="Times New Roman"/>
          <w:lang w:val="es-ES"/>
        </w:rPr>
        <w:t xml:space="preserve"> </w:t>
      </w:r>
      <w:r w:rsidR="00F26BEE">
        <w:rPr>
          <w:rFonts w:cs="Times New Roman"/>
          <w:lang w:val="es-ES"/>
        </w:rPr>
        <w:fldChar w:fldCharType="begin" w:fldLock="1"/>
      </w:r>
      <w:r w:rsidR="000635A6">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5)", "plainTextFormattedCitation" : "(45)", "previouslyFormattedCitation" : "(45)" }, "properties" : {  }, "schema" : "https://github.com/citation-style-language/schema/raw/master/csl-citation.json" }</w:instrText>
      </w:r>
      <w:r w:rsidR="00F26BEE">
        <w:rPr>
          <w:rFonts w:cs="Times New Roman"/>
          <w:lang w:val="es-ES"/>
        </w:rPr>
        <w:fldChar w:fldCharType="separate"/>
      </w:r>
      <w:r w:rsidR="000635A6" w:rsidRPr="000635A6">
        <w:rPr>
          <w:rFonts w:cs="Times New Roman"/>
          <w:noProof/>
          <w:lang w:val="es-ES"/>
        </w:rPr>
        <w:t>(45)</w:t>
      </w:r>
      <w:r w:rsidR="00F26BEE">
        <w:rPr>
          <w:rFonts w:cs="Times New Roman"/>
          <w:lang w:val="es-ES"/>
        </w:rPr>
        <w:fldChar w:fldCharType="end"/>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1183D0D8" w14:textId="77777777" w:rsidR="00025825" w:rsidRPr="0039004D" w:rsidRDefault="00025825" w:rsidP="00262D6E">
      <w:pPr>
        <w:spacing w:line="360" w:lineRule="auto"/>
        <w:jc w:val="both"/>
        <w:rPr>
          <w:rFonts w:cs="Times New Roman"/>
          <w:lang w:val="es-ES"/>
        </w:rPr>
      </w:pPr>
    </w:p>
    <w:p w14:paraId="08EFA219" w14:textId="77777777" w:rsidR="00025825" w:rsidRPr="0039004D" w:rsidRDefault="00025825" w:rsidP="00262D6E">
      <w:pPr>
        <w:spacing w:line="360" w:lineRule="auto"/>
        <w:jc w:val="both"/>
        <w:rPr>
          <w:rFonts w:cs="Times New Roman"/>
          <w:lang w:val="es-ES"/>
        </w:rPr>
      </w:pPr>
    </w:p>
    <w:p w14:paraId="6C2A5253" w14:textId="77777777" w:rsidR="00A12DD0" w:rsidRPr="0039004D" w:rsidRDefault="00A12DD0" w:rsidP="006B68D6">
      <w:pPr>
        <w:pStyle w:val="Ttulo1"/>
        <w:spacing w:line="360" w:lineRule="auto"/>
        <w:rPr>
          <w:rFonts w:cs="Times New Roman"/>
          <w:szCs w:val="24"/>
        </w:rPr>
      </w:pPr>
      <w:bookmarkStart w:id="47" w:name="_Toc508100447"/>
      <w:r w:rsidRPr="0039004D">
        <w:rPr>
          <w:rFonts w:cs="Times New Roman"/>
          <w:szCs w:val="24"/>
        </w:rPr>
        <w:lastRenderedPageBreak/>
        <w:t>Resultados</w:t>
      </w:r>
      <w:bookmarkEnd w:id="47"/>
    </w:p>
    <w:p w14:paraId="2EA531AA" w14:textId="77777777" w:rsidR="003034A7" w:rsidRDefault="003034A7" w:rsidP="003034A7">
      <w:pPr>
        <w:rPr>
          <w:lang w:val="es-ES"/>
        </w:rPr>
      </w:pPr>
    </w:p>
    <w:p w14:paraId="126F15CF" w14:textId="77777777" w:rsidR="00FE7867" w:rsidRPr="00FE7867" w:rsidRDefault="00FE7867" w:rsidP="004210F8">
      <w:pPr>
        <w:pStyle w:val="Ttulo2"/>
        <w:numPr>
          <w:ilvl w:val="0"/>
          <w:numId w:val="30"/>
        </w:numPr>
        <w:rPr>
          <w:lang w:val="es-ES"/>
        </w:rPr>
      </w:pPr>
      <w:r w:rsidRPr="00FE7867">
        <w:rPr>
          <w:lang w:val="es-ES"/>
        </w:rPr>
        <w:t>Fase Exploratoria</w:t>
      </w:r>
    </w:p>
    <w:p w14:paraId="4AA471E0" w14:textId="77777777" w:rsidR="00FE7867" w:rsidRPr="0039004D" w:rsidRDefault="00FE7867" w:rsidP="003034A7">
      <w:pPr>
        <w:rPr>
          <w:lang w:val="es-ES"/>
        </w:rPr>
      </w:pPr>
    </w:p>
    <w:p w14:paraId="21B189C0" w14:textId="77777777"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2FE4964" w14:textId="77777777" w:rsidR="006746CC" w:rsidRPr="0039004D" w:rsidRDefault="006746CC" w:rsidP="0015683A">
      <w:pPr>
        <w:spacing w:line="360" w:lineRule="auto"/>
        <w:rPr>
          <w:rFonts w:cs="Times New Roman"/>
          <w:lang w:val="es-ES"/>
        </w:rPr>
      </w:pPr>
    </w:p>
    <w:p w14:paraId="60525579" w14:textId="77777777" w:rsidR="00AD075D" w:rsidRPr="003E4E3C" w:rsidRDefault="006746CC" w:rsidP="004210F8">
      <w:pPr>
        <w:pStyle w:val="Ttulo3"/>
        <w:numPr>
          <w:ilvl w:val="1"/>
          <w:numId w:val="31"/>
        </w:numPr>
      </w:pPr>
      <w:r w:rsidRPr="00AD075D">
        <w:t>Personal de SUSALUD</w:t>
      </w:r>
    </w:p>
    <w:p w14:paraId="51A5DC1F"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62FA70F1" w14:textId="77777777" w:rsidR="006746CC" w:rsidRPr="0039004D" w:rsidRDefault="006746CC" w:rsidP="00FD2A04">
      <w:pPr>
        <w:spacing w:line="360" w:lineRule="auto"/>
        <w:jc w:val="both"/>
        <w:rPr>
          <w:rFonts w:cs="Times New Roman"/>
        </w:rPr>
      </w:pPr>
    </w:p>
    <w:p w14:paraId="3CCBCC08"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715F19C2" w14:textId="77777777" w:rsidR="006746CC" w:rsidRPr="0039004D" w:rsidRDefault="006746CC" w:rsidP="00FD2A04">
      <w:pPr>
        <w:spacing w:line="360" w:lineRule="auto"/>
        <w:jc w:val="both"/>
        <w:rPr>
          <w:rFonts w:cs="Times New Roman"/>
        </w:rPr>
      </w:pPr>
    </w:p>
    <w:p w14:paraId="686C12EC"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151ED3DC" w14:textId="77777777" w:rsidR="006746CC" w:rsidRPr="0039004D" w:rsidRDefault="006746CC" w:rsidP="00FD2A04">
      <w:pPr>
        <w:spacing w:line="360" w:lineRule="auto"/>
        <w:jc w:val="both"/>
        <w:rPr>
          <w:rFonts w:cs="Times New Roman"/>
        </w:rPr>
      </w:pPr>
    </w:p>
    <w:p w14:paraId="5AB2568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xml:space="preserve">. Adicionalmente, como no todas las IPRESS tienen PAUS </w:t>
      </w:r>
      <w:r w:rsidR="006746CC" w:rsidRPr="0039004D">
        <w:rPr>
          <w:rFonts w:cs="Times New Roman"/>
        </w:rPr>
        <w:lastRenderedPageBreak/>
        <w:t>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6ADFD9E" w14:textId="77777777" w:rsidR="00BE774A" w:rsidRDefault="00BE774A" w:rsidP="00FD2A04">
      <w:pPr>
        <w:spacing w:line="360" w:lineRule="auto"/>
        <w:jc w:val="both"/>
        <w:rPr>
          <w:rFonts w:cs="Times New Roman"/>
        </w:rPr>
      </w:pPr>
    </w:p>
    <w:p w14:paraId="5BE74CF2"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537FC2BE"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675EE344" w14:textId="77777777" w:rsidR="006746CC" w:rsidRPr="0039004D" w:rsidRDefault="006746CC" w:rsidP="00FD2A04">
      <w:pPr>
        <w:spacing w:line="360" w:lineRule="auto"/>
        <w:jc w:val="both"/>
        <w:rPr>
          <w:rFonts w:cs="Times New Roman"/>
        </w:rPr>
      </w:pPr>
    </w:p>
    <w:p w14:paraId="3E41854A"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72A33CB3" w14:textId="77777777" w:rsidR="006746CC" w:rsidRPr="0039004D" w:rsidRDefault="006746CC" w:rsidP="00FD2A04">
      <w:pPr>
        <w:spacing w:line="360" w:lineRule="auto"/>
        <w:jc w:val="both"/>
        <w:rPr>
          <w:rFonts w:cs="Times New Roman"/>
        </w:rPr>
      </w:pPr>
    </w:p>
    <w:p w14:paraId="7B5C908A"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w:t>
      </w:r>
      <w:r w:rsidRPr="0039004D">
        <w:rPr>
          <w:rFonts w:cs="Times New Roman"/>
        </w:rPr>
        <w:lastRenderedPageBreak/>
        <w:t>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29220588" w14:textId="77777777" w:rsidR="00630088" w:rsidRDefault="00630088" w:rsidP="00FD2A04">
      <w:pPr>
        <w:spacing w:line="360" w:lineRule="auto"/>
        <w:jc w:val="both"/>
        <w:rPr>
          <w:rFonts w:cs="Times New Roman"/>
        </w:rPr>
      </w:pPr>
    </w:p>
    <w:p w14:paraId="193AEE94"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04DF51C7" w14:textId="77777777" w:rsidR="006746CC" w:rsidRPr="0039004D" w:rsidRDefault="006746CC" w:rsidP="00FD2A04">
      <w:pPr>
        <w:spacing w:line="360" w:lineRule="auto"/>
        <w:jc w:val="both"/>
        <w:rPr>
          <w:rFonts w:cs="Times New Roman"/>
        </w:rPr>
      </w:pPr>
    </w:p>
    <w:p w14:paraId="0650E0A4"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67C6A088" w14:textId="77777777" w:rsidR="00630088" w:rsidRDefault="00630088" w:rsidP="00FD2A04">
      <w:pPr>
        <w:spacing w:line="360" w:lineRule="auto"/>
        <w:jc w:val="both"/>
        <w:rPr>
          <w:rFonts w:cs="Times New Roman"/>
        </w:rPr>
      </w:pPr>
    </w:p>
    <w:p w14:paraId="4A098102"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69A71060" w14:textId="77777777" w:rsidR="0066763B" w:rsidRPr="0039004D" w:rsidRDefault="0066763B" w:rsidP="00FD2A04">
      <w:pPr>
        <w:pStyle w:val="Cita"/>
        <w:spacing w:line="360" w:lineRule="auto"/>
        <w:rPr>
          <w:rFonts w:cs="Times New Roman"/>
        </w:rPr>
      </w:pPr>
      <w:r w:rsidRPr="0039004D">
        <w:rPr>
          <w:rFonts w:cs="Times New Roman"/>
        </w:rPr>
        <w:lastRenderedPageBreak/>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 el motivo por el cual se 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492C2D3C" w14:textId="77777777" w:rsidR="006746CC" w:rsidRPr="0039004D" w:rsidRDefault="006746CC" w:rsidP="00FD2A04">
      <w:pPr>
        <w:spacing w:line="360" w:lineRule="auto"/>
        <w:jc w:val="both"/>
        <w:rPr>
          <w:rFonts w:cs="Times New Roman"/>
        </w:rPr>
      </w:pPr>
    </w:p>
    <w:p w14:paraId="3ED02206"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51B6281B" w14:textId="77777777" w:rsidR="006746CC" w:rsidRPr="0039004D" w:rsidRDefault="006746CC" w:rsidP="00FD2A04">
      <w:pPr>
        <w:spacing w:line="360" w:lineRule="auto"/>
        <w:jc w:val="both"/>
        <w:rPr>
          <w:rFonts w:cs="Times New Roman"/>
        </w:rPr>
      </w:pPr>
    </w:p>
    <w:p w14:paraId="542D6B2D"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6D756F3E"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4D398BD1" w14:textId="77777777" w:rsidR="006746CC" w:rsidRPr="0039004D" w:rsidRDefault="006746CC" w:rsidP="00FD2A04">
      <w:pPr>
        <w:spacing w:line="360" w:lineRule="auto"/>
        <w:jc w:val="both"/>
        <w:rPr>
          <w:rFonts w:cs="Times New Roman"/>
        </w:rPr>
      </w:pPr>
    </w:p>
    <w:p w14:paraId="33B5B927" w14:textId="77777777"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del w:id="48" w:author="Cesar Carcamo" w:date="2018-03-28T16:00:00Z">
        <w:r w:rsidR="006746CC" w:rsidRPr="0039004D" w:rsidDel="0071104C">
          <w:rPr>
            <w:rFonts w:cs="Times New Roman"/>
          </w:rPr>
          <w:delText>de que</w:delText>
        </w:r>
      </w:del>
      <w:ins w:id="49" w:author="Cesar Carcamo" w:date="2018-03-28T16:00:00Z">
        <w:r w:rsidR="0071104C" w:rsidRPr="0039004D">
          <w:rPr>
            <w:rFonts w:cs="Times New Roman"/>
          </w:rPr>
          <w:t>que</w:t>
        </w:r>
      </w:ins>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del w:id="50" w:author="Cesar Carcamo" w:date="2018-03-28T16:00:00Z">
        <w:r w:rsidR="00630088" w:rsidDel="0071104C">
          <w:rPr>
            <w:rFonts w:cs="Times New Roman"/>
          </w:rPr>
          <w:delText>busqueda</w:delText>
        </w:r>
      </w:del>
      <w:ins w:id="51" w:author="Cesar Carcamo" w:date="2018-03-28T16:00:00Z">
        <w:r w:rsidR="0071104C">
          <w:rPr>
            <w:rFonts w:cs="Times New Roman"/>
          </w:rPr>
          <w:t>búsqueda</w:t>
        </w:r>
      </w:ins>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del w:id="52" w:author="Cesar Carcamo" w:date="2018-03-28T16:03:00Z">
        <w:r w:rsidR="00630088" w:rsidDel="00A97E67">
          <w:rPr>
            <w:rFonts w:cs="Times New Roman"/>
          </w:rPr>
          <w:delText>de que</w:delText>
        </w:r>
      </w:del>
      <w:ins w:id="53" w:author="Cesar Carcamo" w:date="2018-03-28T16:03:00Z">
        <w:r w:rsidR="00A97E67">
          <w:rPr>
            <w:rFonts w:cs="Times New Roman"/>
          </w:rPr>
          <w:t>que</w:t>
        </w:r>
      </w:ins>
      <w:r w:rsidR="00630088">
        <w:rPr>
          <w:rFonts w:cs="Times New Roman"/>
        </w:rPr>
        <w:t xml:space="preserve"> para que este sistema sea utilizado es importante que los gestores de </w:t>
      </w:r>
      <w:r w:rsidR="00630088">
        <w:rPr>
          <w:rFonts w:cs="Times New Roman"/>
        </w:rPr>
        <w:lastRenderedPageBreak/>
        <w:t>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5D8CDA0B"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7F95BFC5" w14:textId="77777777" w:rsidR="00CF177C" w:rsidRPr="003E4E3C" w:rsidRDefault="003E4E3C" w:rsidP="004210F8">
      <w:pPr>
        <w:pStyle w:val="Ttulo3"/>
        <w:numPr>
          <w:ilvl w:val="1"/>
          <w:numId w:val="33"/>
        </w:numPr>
      </w:pPr>
      <w:r>
        <w:t>Gestores</w:t>
      </w:r>
      <w:r w:rsidR="006746CC" w:rsidRPr="0039004D">
        <w:t xml:space="preserve"> de IPRESS</w:t>
      </w:r>
    </w:p>
    <w:p w14:paraId="2EEAD85C"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Totem </w:t>
      </w:r>
      <w:r w:rsidR="000E7E6C">
        <w:rPr>
          <w:rFonts w:cs="Times New Roman"/>
        </w:rPr>
        <w:t>de SUSALUD y</w:t>
      </w:r>
      <w:r w:rsidRPr="0039004D">
        <w:rPr>
          <w:rFonts w:cs="Times New Roman"/>
        </w:rPr>
        <w:t xml:space="preserve"> e</w:t>
      </w:r>
      <w:r w:rsidR="000E7E6C">
        <w:rPr>
          <w:rFonts w:cs="Times New Roman"/>
        </w:rPr>
        <w:t>l Libro de Reclamaciones.</w:t>
      </w:r>
    </w:p>
    <w:p w14:paraId="027B1B91"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del w:id="54" w:author="Cesar Carcamo" w:date="2018-03-28T16:06:00Z">
        <w:r w:rsidR="000C417A" w:rsidRPr="0039004D" w:rsidDel="00B8443C">
          <w:delText>si</w:delText>
        </w:r>
      </w:del>
      <w:ins w:id="55" w:author="Cesar Carcamo" w:date="2018-03-28T16:06:00Z">
        <w:r w:rsidR="00B8443C" w:rsidRPr="0039004D">
          <w:t>sí</w:t>
        </w:r>
      </w:ins>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47DD2A7F" w14:textId="77777777" w:rsidR="00FC4E53" w:rsidRPr="0039004D" w:rsidRDefault="00FC4E53" w:rsidP="00172F6D">
      <w:pPr>
        <w:spacing w:line="360" w:lineRule="auto"/>
        <w:jc w:val="both"/>
        <w:rPr>
          <w:rFonts w:cs="Times New Roman"/>
        </w:rPr>
      </w:pPr>
      <w:r w:rsidRPr="0039004D">
        <w:rPr>
          <w:rFonts w:cs="Times New Roman"/>
        </w:rPr>
        <w:lastRenderedPageBreak/>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0AB4130C"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94B73B9" w14:textId="77777777"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Totem,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1EA35B2C"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del w:id="56" w:author="Cesar Carcamo" w:date="2018-03-28T16:08:00Z">
        <w:r w:rsidRPr="0039004D" w:rsidDel="00BA4CC0">
          <w:delText>medico</w:delText>
        </w:r>
      </w:del>
      <w:ins w:id="57" w:author="Cesar Carcamo" w:date="2018-03-28T16:08:00Z">
        <w:r w:rsidR="00BA4CC0" w:rsidRPr="0039004D">
          <w:t>médico</w:t>
        </w:r>
      </w:ins>
      <w:r w:rsidRPr="0039004D">
        <w:t xml:space="preserve"> lo agredió, pero si el paciente agredió al médico, el </w:t>
      </w:r>
      <w:del w:id="58" w:author="Cesar Carcamo" w:date="2018-03-28T16:08:00Z">
        <w:r w:rsidRPr="0039004D" w:rsidDel="00BA4CC0">
          <w:delText>medico</w:delText>
        </w:r>
      </w:del>
      <w:ins w:id="59" w:author="Cesar Carcamo" w:date="2018-03-28T16:08:00Z">
        <w:r w:rsidR="00BA4CC0" w:rsidRPr="0039004D">
          <w:t>médico</w:t>
        </w:r>
      </w:ins>
      <w:r w:rsidRPr="0039004D">
        <w:t xml:space="preserve"> no puede quejarse, no tiene a donde lo único que le queda es ir a la comisaría, entonces el usuario </w:t>
      </w:r>
      <w:r w:rsidRPr="0039004D">
        <w:lastRenderedPageBreak/>
        <w:t>tiene esa facilidad, porque el médico como un usuario no le podrían dar esa facilidad?”</w:t>
      </w:r>
    </w:p>
    <w:p w14:paraId="7BED6E17"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5EA550A7" w14:textId="77777777" w:rsidR="00FC4E53" w:rsidRPr="0039004D" w:rsidRDefault="00FC4E53" w:rsidP="00172F6D">
      <w:pPr>
        <w:spacing w:line="360" w:lineRule="auto"/>
        <w:jc w:val="both"/>
        <w:rPr>
          <w:rFonts w:cs="Times New Roman"/>
        </w:rPr>
      </w:pPr>
    </w:p>
    <w:p w14:paraId="071410E1"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27D84508"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EDD0DB6" w14:textId="77777777" w:rsidR="00341389" w:rsidRPr="0039004D" w:rsidRDefault="00341389" w:rsidP="00172F6D">
      <w:pPr>
        <w:spacing w:line="360" w:lineRule="auto"/>
      </w:pPr>
    </w:p>
    <w:p w14:paraId="7163D5BB"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xml:space="preserve">, el apañe y no pasa nada. Si se va solamente allá, de repente hay un buen jefe que quiere hacer </w:t>
      </w:r>
      <w:r w:rsidRPr="0039004D">
        <w:lastRenderedPageBreak/>
        <w:t>cambios, pero no se entera, entonces compartir esas quejas sería bueno en tiempo real.”</w:t>
      </w:r>
      <w:r w:rsidR="00172F6D" w:rsidRPr="0039004D">
        <w:rPr>
          <w:rFonts w:cs="Times New Roman"/>
          <w:lang w:val="es-ES"/>
        </w:rPr>
        <w:tab/>
      </w:r>
    </w:p>
    <w:p w14:paraId="1E0B663D"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65DFD04"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4EC04789"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lastRenderedPageBreak/>
        <w:t>cuando reclamar porque, para ellos, la mayor cantidad de reclamos es por problemas de comunicación entre el ciudadano y su IPRESS</w:t>
      </w:r>
      <w:r w:rsidRPr="0039004D">
        <w:rPr>
          <w:rFonts w:cs="Times New Roman"/>
          <w:lang w:val="es-ES"/>
        </w:rPr>
        <w:t xml:space="preserve">.  </w:t>
      </w:r>
    </w:p>
    <w:p w14:paraId="41853EBE"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FC4CF0C"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2C47D8E6" w14:textId="77777777" w:rsidR="00FC4E53" w:rsidRPr="0039004D" w:rsidRDefault="00FC4E53" w:rsidP="00FC4E53">
      <w:pPr>
        <w:rPr>
          <w:rFonts w:cs="Consolas"/>
          <w:sz w:val="22"/>
          <w:szCs w:val="22"/>
        </w:rPr>
      </w:pPr>
    </w:p>
    <w:p w14:paraId="5B58CBB7" w14:textId="77777777" w:rsidR="00E77F1B" w:rsidRPr="003E4E3C" w:rsidRDefault="006746CC" w:rsidP="004210F8">
      <w:pPr>
        <w:pStyle w:val="Ttulo3"/>
        <w:numPr>
          <w:ilvl w:val="1"/>
          <w:numId w:val="32"/>
        </w:numPr>
      </w:pPr>
      <w:r w:rsidRPr="0039004D">
        <w:t>Ciudadanos</w:t>
      </w:r>
    </w:p>
    <w:p w14:paraId="788C155A"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311C10C9" w14:textId="77777777" w:rsidR="00E77F1B" w:rsidRPr="0039004D" w:rsidRDefault="00E77F1B" w:rsidP="00703434">
      <w:pPr>
        <w:spacing w:line="360" w:lineRule="auto"/>
        <w:jc w:val="both"/>
        <w:rPr>
          <w:rFonts w:cs="Times New Roman"/>
        </w:rPr>
      </w:pPr>
    </w:p>
    <w:p w14:paraId="1CBCC8DC"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del w:id="60" w:author="Cesar Carcamo" w:date="2018-03-28T16:14:00Z">
        <w:r w:rsidR="00E77F1B" w:rsidRPr="0039004D" w:rsidDel="008A3A08">
          <w:rPr>
            <w:rFonts w:cs="Times New Roman"/>
          </w:rPr>
          <w:delText>de que</w:delText>
        </w:r>
      </w:del>
      <w:ins w:id="61" w:author="Cesar Carcamo" w:date="2018-03-28T16:14:00Z">
        <w:r w:rsidR="008A3A08" w:rsidRPr="0039004D">
          <w:rPr>
            <w:rFonts w:cs="Times New Roman"/>
          </w:rPr>
          <w:t>que</w:t>
        </w:r>
      </w:ins>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11727199" w14:textId="77777777" w:rsidR="00954D43" w:rsidRPr="0039004D" w:rsidRDefault="00954D43" w:rsidP="00703434">
      <w:pPr>
        <w:pStyle w:val="Cita"/>
        <w:spacing w:line="360" w:lineRule="auto"/>
        <w:rPr>
          <w:rFonts w:cs="Times New Roman"/>
        </w:rPr>
      </w:pPr>
      <w:r w:rsidRPr="0039004D">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w:t>
      </w:r>
      <w:r w:rsidRPr="0039004D">
        <w:lastRenderedPageBreak/>
        <w:t>malas, pero para ver con el reclamo, también resaltar algunas cosas que han sido buenas y eso lo pueda percibir la otra parte.”</w:t>
      </w:r>
    </w:p>
    <w:p w14:paraId="6E7CAD9B" w14:textId="77777777" w:rsidR="00E77F1B" w:rsidRPr="0039004D" w:rsidRDefault="00E77F1B" w:rsidP="00703434">
      <w:pPr>
        <w:spacing w:line="360" w:lineRule="auto"/>
        <w:jc w:val="both"/>
        <w:rPr>
          <w:rFonts w:cs="Times New Roman"/>
        </w:rPr>
      </w:pPr>
    </w:p>
    <w:p w14:paraId="401D07E6"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34C4CE4F" w14:textId="77777777" w:rsidR="00E77F1B" w:rsidRPr="0039004D" w:rsidRDefault="00E77F1B" w:rsidP="00703434">
      <w:pPr>
        <w:spacing w:line="360" w:lineRule="auto"/>
        <w:jc w:val="both"/>
        <w:rPr>
          <w:rFonts w:cs="Times New Roman"/>
        </w:rPr>
      </w:pPr>
    </w:p>
    <w:p w14:paraId="7D2B78AC"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w:t>
      </w:r>
      <w:del w:id="62" w:author="Cesar Carcamo" w:date="2018-03-28T16:15:00Z">
        <w:r w:rsidR="005912AE" w:rsidDel="008A3A08">
          <w:rPr>
            <w:rFonts w:cs="Times New Roman"/>
          </w:rPr>
          <w:delText>n</w:delText>
        </w:r>
      </w:del>
      <w:r w:rsidR="005912AE">
        <w:rPr>
          <w:rFonts w:cs="Times New Roman"/>
        </w:rPr>
        <w:t xml:space="preserve">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7C165BC"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21688B88" w14:textId="77777777" w:rsidR="0033734E" w:rsidRPr="0039004D" w:rsidRDefault="0033734E" w:rsidP="00703434">
      <w:pPr>
        <w:spacing w:line="360" w:lineRule="auto"/>
      </w:pPr>
    </w:p>
    <w:p w14:paraId="42BD96A8"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w:t>
      </w:r>
      <w:r w:rsidR="002C4CA9">
        <w:rPr>
          <w:rFonts w:cs="Times New Roman"/>
        </w:rPr>
        <w:lastRenderedPageBreak/>
        <w:t xml:space="preserve">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7E4971FC" w14:textId="77777777" w:rsidR="00E77F1B" w:rsidRPr="0039004D" w:rsidRDefault="00E77F1B" w:rsidP="00703434">
      <w:pPr>
        <w:spacing w:line="360" w:lineRule="auto"/>
        <w:jc w:val="both"/>
        <w:rPr>
          <w:rFonts w:cs="Times New Roman"/>
          <w:lang w:val="es-ES"/>
        </w:rPr>
      </w:pPr>
    </w:p>
    <w:p w14:paraId="62A6D146"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34B746AB" w14:textId="77777777" w:rsidR="00E77F1B" w:rsidRPr="0039004D" w:rsidRDefault="00E77F1B" w:rsidP="00703434">
      <w:pPr>
        <w:pStyle w:val="Prrafodelista"/>
        <w:spacing w:line="360" w:lineRule="auto"/>
        <w:ind w:left="1800"/>
        <w:jc w:val="both"/>
        <w:rPr>
          <w:rFonts w:cs="Times New Roman"/>
        </w:rPr>
      </w:pPr>
    </w:p>
    <w:p w14:paraId="761ED899"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1868548E"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del w:id="63" w:author="Cesar Carcamo" w:date="2018-03-28T16:18:00Z">
        <w:r w:rsidRPr="0039004D" w:rsidDel="005C6825">
          <w:delText>de</w:delText>
        </w:r>
      </w:del>
      <w:ins w:id="64" w:author="Cesar Carcamo" w:date="2018-03-28T16:18:00Z">
        <w:r w:rsidR="005C6825" w:rsidRPr="0039004D">
          <w:t>dé</w:t>
        </w:r>
      </w:ins>
      <w:r w:rsidRPr="0039004D">
        <w:t xml:space="preserve"> respuestas inmediatas y que las cosas se automaticen e incluso por un tema de costos”</w:t>
      </w:r>
    </w:p>
    <w:p w14:paraId="75807F82"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w:t>
      </w:r>
      <w:r w:rsidRPr="0039004D">
        <w:rPr>
          <w:rFonts w:cs="Times New Roman"/>
          <w:lang w:val="es-ES"/>
        </w:rPr>
        <w:lastRenderedPageBreak/>
        <w:t>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DA899B5" w14:textId="77777777" w:rsidR="00946A0E" w:rsidRDefault="00946A0E" w:rsidP="00946A0E">
      <w:pPr>
        <w:spacing w:line="360" w:lineRule="auto"/>
        <w:jc w:val="both"/>
        <w:rPr>
          <w:rFonts w:cs="Times New Roman"/>
          <w:lang w:val="es-ES"/>
        </w:rPr>
      </w:pPr>
    </w:p>
    <w:p w14:paraId="281D9BC8" w14:textId="7777777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12EE1822"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532086F9" w14:textId="77777777" w:rsidR="00946A0E" w:rsidRDefault="00946A0E" w:rsidP="00703434">
      <w:pPr>
        <w:spacing w:line="360" w:lineRule="auto"/>
        <w:jc w:val="both"/>
        <w:rPr>
          <w:rFonts w:cs="Times New Roman"/>
          <w:lang w:val="es-ES"/>
        </w:rPr>
      </w:pPr>
    </w:p>
    <w:p w14:paraId="21E6E842"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3268F1BC" w14:textId="77777777" w:rsidR="008C4674" w:rsidRDefault="008C4674" w:rsidP="00703434">
      <w:pPr>
        <w:spacing w:line="360" w:lineRule="auto"/>
        <w:jc w:val="both"/>
        <w:rPr>
          <w:rFonts w:cs="Times New Roman"/>
          <w:lang w:val="es-ES"/>
        </w:rPr>
      </w:pPr>
    </w:p>
    <w:p w14:paraId="7F0E9741" w14:textId="77777777" w:rsidR="00A0375B" w:rsidRPr="00FC02F0" w:rsidRDefault="00A0375B" w:rsidP="004210F8">
      <w:pPr>
        <w:pStyle w:val="Ttulo3"/>
        <w:numPr>
          <w:ilvl w:val="1"/>
          <w:numId w:val="34"/>
        </w:numPr>
      </w:pPr>
      <w:r>
        <w:t>Tabla de hallazgos resaltantes</w:t>
      </w:r>
      <w:r w:rsidR="001C33EF">
        <w:t xml:space="preserve"> </w:t>
      </w:r>
    </w:p>
    <w:p w14:paraId="6DCD9045"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224AA6B"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1FE049C2" w14:textId="77777777" w:rsidTr="000E179A">
        <w:trPr>
          <w:trHeight w:val="865"/>
        </w:trPr>
        <w:tc>
          <w:tcPr>
            <w:tcW w:w="1736" w:type="dxa"/>
          </w:tcPr>
          <w:p w14:paraId="53AA8E61" w14:textId="77777777" w:rsidR="00EA0533" w:rsidRPr="0039004D" w:rsidRDefault="00EA0533" w:rsidP="002E1E27">
            <w:pPr>
              <w:spacing w:line="360" w:lineRule="auto"/>
              <w:rPr>
                <w:rFonts w:cs="Times New Roman"/>
                <w:b/>
              </w:rPr>
            </w:pPr>
          </w:p>
        </w:tc>
        <w:tc>
          <w:tcPr>
            <w:tcW w:w="2526" w:type="dxa"/>
          </w:tcPr>
          <w:p w14:paraId="51251254"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163D115C"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3FCFBF07"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19A55505" w14:textId="77777777" w:rsidTr="000E179A">
        <w:tc>
          <w:tcPr>
            <w:tcW w:w="1736" w:type="dxa"/>
          </w:tcPr>
          <w:p w14:paraId="7A7A65A0" w14:textId="77777777"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dentro del sistema</w:t>
            </w:r>
          </w:p>
        </w:tc>
        <w:tc>
          <w:tcPr>
            <w:tcW w:w="2526" w:type="dxa"/>
          </w:tcPr>
          <w:p w14:paraId="4499964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5326CBA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12609A4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1F0BFF0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2A4433F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158B7FC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23B29DDC"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165ED837"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4F9980E8" w14:textId="77777777" w:rsidR="00EA0533" w:rsidRPr="0039004D" w:rsidRDefault="00EA0533" w:rsidP="002E1E27">
            <w:pPr>
              <w:spacing w:line="360" w:lineRule="auto"/>
              <w:rPr>
                <w:rFonts w:cs="Times New Roman"/>
              </w:rPr>
            </w:pPr>
          </w:p>
        </w:tc>
        <w:tc>
          <w:tcPr>
            <w:tcW w:w="2108" w:type="dxa"/>
          </w:tcPr>
          <w:p w14:paraId="4EF336B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3863283"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2E4CC25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51C8CCB6"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1F62500A" w14:textId="77777777" w:rsidR="00EA0533" w:rsidRPr="0039004D" w:rsidRDefault="00EA0533" w:rsidP="002E1E27">
            <w:pPr>
              <w:spacing w:line="360" w:lineRule="auto"/>
              <w:rPr>
                <w:rFonts w:cs="Times New Roman"/>
              </w:rPr>
            </w:pPr>
          </w:p>
        </w:tc>
      </w:tr>
      <w:tr w:rsidR="00EA0533" w:rsidRPr="0039004D" w14:paraId="50C139AC" w14:textId="77777777" w:rsidTr="000E179A">
        <w:tc>
          <w:tcPr>
            <w:tcW w:w="1736" w:type="dxa"/>
          </w:tcPr>
          <w:p w14:paraId="76BB5BEF"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0CC2C5BB"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27284B9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4FE96DB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49241C91"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w:t>
            </w:r>
            <w:r w:rsidR="008E39D3" w:rsidRPr="0039004D">
              <w:rPr>
                <w:rFonts w:cs="Times New Roman"/>
              </w:rPr>
              <w:lastRenderedPageBreak/>
              <w:t>IPRESS tienen PAUS aú</w:t>
            </w:r>
            <w:r w:rsidRPr="0039004D">
              <w:rPr>
                <w:rFonts w:cs="Times New Roman"/>
              </w:rPr>
              <w:t>n</w:t>
            </w:r>
          </w:p>
          <w:p w14:paraId="0968BAE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11D6C354"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71022B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41109EF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35AF7DDD"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blemas de </w:t>
            </w:r>
            <w:r w:rsidRPr="0039004D">
              <w:rPr>
                <w:rFonts w:cs="Times New Roman"/>
              </w:rPr>
              <w:lastRenderedPageBreak/>
              <w:t>Infraestructura e insumos</w:t>
            </w:r>
          </w:p>
          <w:p w14:paraId="287C651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473F3371" w14:textId="77777777" w:rsidR="00EA0533" w:rsidRPr="0039004D" w:rsidRDefault="00EA0533" w:rsidP="002E1E27">
            <w:pPr>
              <w:spacing w:line="360" w:lineRule="auto"/>
              <w:rPr>
                <w:rFonts w:cs="Times New Roman"/>
              </w:rPr>
            </w:pPr>
          </w:p>
        </w:tc>
        <w:tc>
          <w:tcPr>
            <w:tcW w:w="2108" w:type="dxa"/>
          </w:tcPr>
          <w:p w14:paraId="5EA55B34"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08A8BBF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4C401061" w14:textId="77777777" w:rsidR="00EA0533" w:rsidRPr="0039004D" w:rsidRDefault="00EA0533" w:rsidP="002E1E27">
            <w:pPr>
              <w:spacing w:line="360" w:lineRule="auto"/>
              <w:rPr>
                <w:rFonts w:cs="Times New Roman"/>
              </w:rPr>
            </w:pPr>
          </w:p>
        </w:tc>
      </w:tr>
    </w:tbl>
    <w:p w14:paraId="1FCE4C8F" w14:textId="77777777" w:rsidR="00EA0533" w:rsidRPr="0039004D" w:rsidRDefault="000E179A" w:rsidP="002E1E27">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485BD1F5" w14:textId="77777777" w:rsidR="00A0375B" w:rsidRDefault="00A0375B" w:rsidP="000E179A">
      <w:pPr>
        <w:spacing w:line="360" w:lineRule="auto"/>
        <w:jc w:val="both"/>
        <w:rPr>
          <w:rFonts w:cs="Times New Roman"/>
        </w:rPr>
      </w:pPr>
    </w:p>
    <w:p w14:paraId="05926CD7" w14:textId="77777777" w:rsidR="00820042" w:rsidRPr="000B5E7F" w:rsidRDefault="00820042" w:rsidP="000B5E7F">
      <w:pPr>
        <w:pStyle w:val="Ttulo3"/>
        <w:numPr>
          <w:ilvl w:val="1"/>
          <w:numId w:val="36"/>
        </w:numPr>
      </w:pPr>
      <w:r w:rsidRPr="00820042">
        <w:t>Tabla de requerimientos</w:t>
      </w:r>
    </w:p>
    <w:p w14:paraId="5D66167F"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3079EE4A" w14:textId="77777777" w:rsidR="00E47C11" w:rsidRDefault="00E47C11" w:rsidP="000E179A">
      <w:pPr>
        <w:spacing w:line="360" w:lineRule="auto"/>
        <w:jc w:val="both"/>
        <w:rPr>
          <w:rFonts w:cs="Times New Roman"/>
        </w:rPr>
      </w:pPr>
    </w:p>
    <w:p w14:paraId="50B752CA"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23EFFB48" w14:textId="77777777" w:rsidR="001C33EF" w:rsidRDefault="001C33EF" w:rsidP="000E179A">
      <w:pPr>
        <w:spacing w:line="360" w:lineRule="auto"/>
        <w:jc w:val="both"/>
        <w:rPr>
          <w:rFonts w:cs="Times New Roman"/>
        </w:rPr>
      </w:pPr>
    </w:p>
    <w:p w14:paraId="4887C236" w14:textId="77777777"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ins w:id="65" w:author="Cesar Carcamo" w:date="2018-03-28T16:23:00Z">
        <w:r w:rsidR="00241C1B">
          <w:rPr>
            <w:rFonts w:cs="Times New Roman"/>
          </w:rPr>
          <w:t xml:space="preserve">como </w:t>
        </w:r>
      </w:ins>
      <w:r w:rsidR="006F4488" w:rsidRPr="0039004D">
        <w:rPr>
          <w:rFonts w:cs="Times New Roman"/>
        </w:rPr>
        <w:t xml:space="preserve">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1B326F48" w14:textId="77777777" w:rsidR="00A04522" w:rsidRDefault="00A04522" w:rsidP="000E179A">
      <w:pPr>
        <w:spacing w:line="360" w:lineRule="auto"/>
        <w:jc w:val="both"/>
        <w:rPr>
          <w:rFonts w:cs="Times New Roman"/>
        </w:rPr>
      </w:pPr>
    </w:p>
    <w:p w14:paraId="78E3D294" w14:textId="77777777" w:rsidR="00A04522" w:rsidRPr="00A04522" w:rsidRDefault="00A04522" w:rsidP="004210F8">
      <w:pPr>
        <w:pStyle w:val="Ttulo3"/>
        <w:numPr>
          <w:ilvl w:val="1"/>
          <w:numId w:val="35"/>
        </w:numPr>
      </w:pPr>
      <w:r>
        <w:lastRenderedPageBreak/>
        <w:t>Reclasificación de la Tabla de Clasificación de Reclamos</w:t>
      </w:r>
    </w:p>
    <w:p w14:paraId="57126529" w14:textId="77777777"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commentRangeStart w:id="66"/>
      <w:r w:rsidR="00BD17E8" w:rsidRPr="0039004D">
        <w:rPr>
          <w:rFonts w:cs="Times New Roman"/>
        </w:rPr>
        <w:t xml:space="preserve">Los pasos siguientes fueron realizados </w:t>
      </w:r>
      <w:r w:rsidR="00A246A7">
        <w:rPr>
          <w:rFonts w:cs="Times New Roman"/>
        </w:rPr>
        <w:t xml:space="preserve">utilizando la </w:t>
      </w:r>
      <w:r w:rsidR="002E1E27">
        <w:rPr>
          <w:rFonts w:cs="Times New Roman"/>
        </w:rPr>
        <w:t>técnica</w:t>
      </w:r>
      <w:r w:rsidR="00A246A7">
        <w:rPr>
          <w:rFonts w:cs="Times New Roman"/>
        </w:rPr>
        <w:t xml:space="preserve"> de Card Sorting Modiphied Delphi con</w:t>
      </w:r>
      <w:r w:rsidR="00BD17E8" w:rsidRPr="0039004D">
        <w:rPr>
          <w:rFonts w:cs="Times New Roman"/>
        </w:rPr>
        <w:t xml:space="preserve"> una persona 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Luego que la persona experta realizara su organización y revisión de las categorías que creo, se le pidió que colocar</w:t>
      </w:r>
      <w:del w:id="67" w:author="Cesar Carcamo" w:date="2018-03-28T16:25:00Z">
        <w:r w:rsidR="007C2197" w:rsidRPr="0039004D" w:rsidDel="00BD4AF5">
          <w:rPr>
            <w:rFonts w:cs="Times New Roman"/>
          </w:rPr>
          <w:delText>á</w:delText>
        </w:r>
      </w:del>
      <w:ins w:id="68" w:author="Cesar Carcamo" w:date="2018-03-28T16:25:00Z">
        <w:r w:rsidR="00BD4AF5">
          <w:rPr>
            <w:rFonts w:cs="Times New Roman"/>
          </w:rPr>
          <w:t>a</w:t>
        </w:r>
      </w:ins>
      <w:r w:rsidR="007C2197" w:rsidRPr="0039004D">
        <w:rPr>
          <w:rFonts w:cs="Times New Roman"/>
        </w:rPr>
        <w:t xml:space="preserve"> un título a cada categoría y revisara los tipos de reclamos contenidos en cada categoría para poder encontrar posibles cambios en la organización. </w:t>
      </w:r>
      <w:commentRangeEnd w:id="66"/>
      <w:r w:rsidR="00BD4AF5">
        <w:rPr>
          <w:rStyle w:val="Refdecomentario"/>
        </w:rPr>
        <w:commentReference w:id="66"/>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del w:id="69" w:author="Cesar Carcamo" w:date="2018-03-28T16:26:00Z">
        <w:r w:rsidR="00F935C7" w:rsidRPr="0039004D" w:rsidDel="00526C7F">
          <w:rPr>
            <w:rFonts w:cs="Times New Roman"/>
          </w:rPr>
          <w:delText xml:space="preserve">obtuvieron </w:delText>
        </w:r>
      </w:del>
      <w:ins w:id="70" w:author="Cesar Carcamo" w:date="2018-03-28T16:26:00Z">
        <w:r w:rsidR="00526C7F" w:rsidRPr="0039004D">
          <w:rPr>
            <w:rFonts w:cs="Times New Roman"/>
          </w:rPr>
          <w:t>obtuv</w:t>
        </w:r>
        <w:r w:rsidR="00526C7F">
          <w:rPr>
            <w:rFonts w:cs="Times New Roman"/>
          </w:rPr>
          <w:t>o</w:t>
        </w:r>
        <w:r w:rsidR="00526C7F" w:rsidRPr="0039004D">
          <w:rPr>
            <w:rFonts w:cs="Times New Roman"/>
          </w:rPr>
          <w:t xml:space="preserve"> </w:t>
        </w:r>
      </w:ins>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del w:id="71" w:author="Cesar Carcamo" w:date="2018-03-28T16:26:00Z">
        <w:r w:rsidR="00731C4C" w:rsidRPr="0039004D" w:rsidDel="0012134F">
          <w:rPr>
            <w:rFonts w:cs="Times New Roman"/>
          </w:rPr>
          <w:delText xml:space="preserve"> </w:delText>
        </w:r>
      </w:del>
    </w:p>
    <w:p w14:paraId="77BFB739" w14:textId="77777777" w:rsidR="008C4674" w:rsidRDefault="008C4674" w:rsidP="00A04522">
      <w:pPr>
        <w:spacing w:line="360" w:lineRule="auto"/>
        <w:jc w:val="both"/>
        <w:rPr>
          <w:rFonts w:cs="Times New Roman"/>
        </w:rPr>
      </w:pPr>
    </w:p>
    <w:p w14:paraId="10E5040A" w14:textId="77777777" w:rsidR="00A04522" w:rsidRPr="00FF1E1B" w:rsidRDefault="00A04522" w:rsidP="004210F8">
      <w:pPr>
        <w:pStyle w:val="Ttulo2"/>
        <w:numPr>
          <w:ilvl w:val="0"/>
          <w:numId w:val="30"/>
        </w:numPr>
        <w:spacing w:line="360" w:lineRule="auto"/>
      </w:pPr>
      <w:r w:rsidRPr="00FF1E1B">
        <w:t>Fase de Diseño</w:t>
      </w:r>
    </w:p>
    <w:p w14:paraId="3CD8B0B3" w14:textId="77777777" w:rsidR="00A04522" w:rsidRPr="00A04522" w:rsidRDefault="00A04522" w:rsidP="00A04522">
      <w:pPr>
        <w:spacing w:line="360" w:lineRule="auto"/>
      </w:pPr>
    </w:p>
    <w:p w14:paraId="5FFF9E4A" w14:textId="77777777" w:rsidR="007A411A" w:rsidRPr="0039004D" w:rsidRDefault="003E111A" w:rsidP="00A04522">
      <w:pPr>
        <w:spacing w:line="360" w:lineRule="auto"/>
        <w:jc w:val="both"/>
        <w:rPr>
          <w:rFonts w:cs="Times New Roman"/>
        </w:rPr>
      </w:pPr>
      <w:r>
        <w:rPr>
          <w:rFonts w:cs="Times New Roman"/>
        </w:rPr>
        <w:lastRenderedPageBreak/>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6C685FDC"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7B327919"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5A5CAFCA"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30D0AE07" w14:textId="77777777" w:rsidR="00BA239F" w:rsidRPr="00BA239F" w:rsidRDefault="00BA239F" w:rsidP="00BA239F">
      <w:pPr>
        <w:spacing w:line="360" w:lineRule="auto"/>
        <w:jc w:val="both"/>
        <w:rPr>
          <w:rFonts w:cs="Times New Roman"/>
        </w:rPr>
      </w:pPr>
    </w:p>
    <w:p w14:paraId="50B10D9F" w14:textId="77777777"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del w:id="72" w:author="Cesar Carcamo" w:date="2018-03-28T16:28:00Z">
        <w:r w:rsidRPr="0039004D" w:rsidDel="00E345B1">
          <w:rPr>
            <w:rFonts w:cs="Times New Roman"/>
          </w:rPr>
          <w:delText xml:space="preserve">determinadas </w:delText>
        </w:r>
      </w:del>
      <w:ins w:id="73" w:author="Cesar Carcamo" w:date="2018-03-28T16:28:00Z">
        <w:r w:rsidR="00E345B1">
          <w:rPr>
            <w:rFonts w:cs="Times New Roman"/>
          </w:rPr>
          <w:t>definidas</w:t>
        </w:r>
        <w:r w:rsidR="00E345B1" w:rsidRPr="0039004D">
          <w:rPr>
            <w:rFonts w:cs="Times New Roman"/>
          </w:rPr>
          <w:t xml:space="preserve"> </w:t>
        </w:r>
      </w:ins>
      <w:r w:rsidRPr="0039004D">
        <w:rPr>
          <w:rFonts w:cs="Times New Roman"/>
        </w:rPr>
        <w:t xml:space="preserve">las pantallas </w:t>
      </w:r>
      <w:del w:id="74" w:author="Cesar Carcamo" w:date="2018-03-28T16:28:00Z">
        <w:r w:rsidRPr="0039004D" w:rsidDel="00E345B1">
          <w:rPr>
            <w:rFonts w:cs="Times New Roman"/>
          </w:rPr>
          <w:delText>planteadas para</w:delText>
        </w:r>
      </w:del>
      <w:ins w:id="75" w:author="Cesar Carcamo" w:date="2018-03-28T16:28:00Z">
        <w:r w:rsidR="00E345B1">
          <w:rPr>
            <w:rFonts w:cs="Times New Roman"/>
          </w:rPr>
          <w:t>para ser mostradas a</w:t>
        </w:r>
      </w:ins>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336466C0" w14:textId="77777777" w:rsidR="00F931EE" w:rsidRDefault="00F931EE" w:rsidP="00AD5B2F">
      <w:pPr>
        <w:spacing w:line="360" w:lineRule="auto"/>
        <w:jc w:val="both"/>
        <w:rPr>
          <w:rFonts w:cs="Times New Roman"/>
        </w:rPr>
      </w:pPr>
    </w:p>
    <w:p w14:paraId="2DC6B35C" w14:textId="77777777" w:rsidR="00F931EE" w:rsidRDefault="00F931EE" w:rsidP="00F931EE">
      <w:pPr>
        <w:spacing w:line="360" w:lineRule="auto"/>
        <w:jc w:val="both"/>
        <w:rPr>
          <w:rFonts w:cs="Times New Roman"/>
          <w:lang w:val="es-ES"/>
        </w:rPr>
      </w:pPr>
      <w:r>
        <w:rPr>
          <w:rFonts w:cs="Times New Roman"/>
          <w:lang w:val="es-ES"/>
        </w:rPr>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3ADBA192" w14:textId="77777777" w:rsidR="00F609A6" w:rsidRPr="0039004D" w:rsidRDefault="00F609A6" w:rsidP="00AD5B2F">
      <w:pPr>
        <w:spacing w:line="360" w:lineRule="auto"/>
        <w:jc w:val="both"/>
        <w:rPr>
          <w:rFonts w:cs="Times New Roman"/>
        </w:rPr>
      </w:pPr>
    </w:p>
    <w:p w14:paraId="16D22D04" w14:textId="77777777" w:rsidR="00203952" w:rsidRDefault="00766B86" w:rsidP="00AD5B2F">
      <w:pPr>
        <w:spacing w:line="360" w:lineRule="auto"/>
        <w:jc w:val="both"/>
        <w:rPr>
          <w:rFonts w:cs="Times New Roman"/>
        </w:rPr>
      </w:pPr>
      <w:r>
        <w:rPr>
          <w:rFonts w:cs="Times New Roman"/>
        </w:rPr>
        <w:lastRenderedPageBreak/>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1815B72A" w14:textId="77777777" w:rsidR="00766B86" w:rsidRDefault="00766B86" w:rsidP="00AD5B2F">
      <w:pPr>
        <w:spacing w:line="360" w:lineRule="auto"/>
        <w:jc w:val="both"/>
        <w:rPr>
          <w:rFonts w:cs="Times New Roman"/>
        </w:rPr>
      </w:pPr>
    </w:p>
    <w:p w14:paraId="14208F64"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4029AD98"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19F577E3"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790506D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50E576D2"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E0C4004"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0700983F" w14:textId="77777777" w:rsidR="008C4674" w:rsidRPr="008C4674" w:rsidRDefault="008C4674" w:rsidP="008C4674">
      <w:pPr>
        <w:spacing w:line="360" w:lineRule="auto"/>
        <w:jc w:val="both"/>
        <w:rPr>
          <w:color w:val="000000" w:themeColor="text1"/>
        </w:rPr>
      </w:pPr>
    </w:p>
    <w:p w14:paraId="3CDD649B"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14695F3C"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29773ADE"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5E1A27B8" w14:textId="77777777" w:rsidR="00B075F0" w:rsidRPr="0039004D" w:rsidRDefault="00B075F0" w:rsidP="00B075F0">
      <w:pPr>
        <w:pStyle w:val="Prrafodelista"/>
        <w:numPr>
          <w:ilvl w:val="0"/>
          <w:numId w:val="26"/>
        </w:numPr>
        <w:spacing w:line="360" w:lineRule="auto"/>
        <w:jc w:val="both"/>
      </w:pPr>
      <w:r w:rsidRPr="0039004D">
        <w:t>Ciudadanos:</w:t>
      </w:r>
    </w:p>
    <w:p w14:paraId="2C72AC37"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w:t>
      </w:r>
      <w:r w:rsidRPr="0039004D">
        <w:rPr>
          <w:color w:val="000000" w:themeColor="text1"/>
        </w:rPr>
        <w:lastRenderedPageBreak/>
        <w:t xml:space="preserve">pudiera revisar a su familiar. Ud. Desea presentar un reclamo sobre esto, utilizando el aplicativo, </w:t>
      </w:r>
      <w:r>
        <w:rPr>
          <w:color w:val="000000" w:themeColor="text1"/>
        </w:rPr>
        <w:t>¿C</w:t>
      </w:r>
      <w:r w:rsidRPr="0039004D">
        <w:rPr>
          <w:color w:val="000000" w:themeColor="text1"/>
        </w:rPr>
        <w:t>ómo colocaría un reclamo nuevo?</w:t>
      </w:r>
    </w:p>
    <w:p w14:paraId="464582D0"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 xml:space="preserve">tigar un poco sobre qué </w:t>
      </w:r>
      <w:commentRangeStart w:id="76"/>
      <w:r>
        <w:rPr>
          <w:color w:val="000000" w:themeColor="text1"/>
        </w:rPr>
        <w:t>establecimiento</w:t>
      </w:r>
      <w:r w:rsidRPr="0039004D">
        <w:rPr>
          <w:color w:val="000000" w:themeColor="text1"/>
        </w:rPr>
        <w:t xml:space="preserve"> de salud tiene menos reclamos que otros</w:t>
      </w:r>
      <w:r>
        <w:rPr>
          <w:color w:val="000000" w:themeColor="text1"/>
        </w:rPr>
        <w:t xml:space="preserve"> para atenderse</w:t>
      </w:r>
      <w:commentRangeEnd w:id="76"/>
      <w:r w:rsidR="00172756">
        <w:rPr>
          <w:rStyle w:val="Refdecomentario"/>
        </w:rPr>
        <w:commentReference w:id="76"/>
      </w:r>
      <w:r w:rsidRPr="0039004D">
        <w:rPr>
          <w:color w:val="000000" w:themeColor="text1"/>
        </w:rPr>
        <w:t xml:space="preserve">. ¿Utilizando esta herramienta, </w:t>
      </w:r>
      <w:r w:rsidR="00956341">
        <w:rPr>
          <w:color w:val="000000" w:themeColor="text1"/>
        </w:rPr>
        <w:t>donde buscaría esta información?</w:t>
      </w:r>
    </w:p>
    <w:p w14:paraId="73B82E51" w14:textId="77777777" w:rsidR="00F609A6" w:rsidRDefault="00F609A6" w:rsidP="00F6143B">
      <w:pPr>
        <w:spacing w:line="360" w:lineRule="auto"/>
        <w:jc w:val="both"/>
        <w:rPr>
          <w:rFonts w:cs="Times New Roman"/>
        </w:rPr>
      </w:pPr>
    </w:p>
    <w:p w14:paraId="7BD5C193"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527010D3" w14:textId="77777777" w:rsidR="00F8187A" w:rsidRDefault="00F8187A" w:rsidP="00F6143B">
      <w:pPr>
        <w:spacing w:line="360" w:lineRule="auto"/>
        <w:jc w:val="both"/>
      </w:pPr>
    </w:p>
    <w:p w14:paraId="30424233" w14:textId="77777777" w:rsidR="00F8187A" w:rsidRPr="00FF1E1B" w:rsidRDefault="00F8187A" w:rsidP="00F8187A">
      <w:pPr>
        <w:pStyle w:val="Ttulo2"/>
        <w:numPr>
          <w:ilvl w:val="0"/>
          <w:numId w:val="30"/>
        </w:numPr>
      </w:pPr>
      <w:r w:rsidRPr="00FF1E1B">
        <w:t>Fase de Pruebas</w:t>
      </w:r>
    </w:p>
    <w:p w14:paraId="78F2664E" w14:textId="77777777" w:rsidR="00F8187A" w:rsidRDefault="00F8187A" w:rsidP="00F6143B">
      <w:pPr>
        <w:spacing w:line="360" w:lineRule="auto"/>
        <w:jc w:val="both"/>
      </w:pPr>
    </w:p>
    <w:p w14:paraId="064BBEFE" w14:textId="77777777" w:rsidR="00F8187A" w:rsidRDefault="00F8187A" w:rsidP="00F6143B">
      <w:pPr>
        <w:spacing w:line="360" w:lineRule="auto"/>
        <w:jc w:val="both"/>
      </w:pPr>
      <w:r>
        <w:t>En esta fase se concertaron entrevistas con 10 de los entrevistados de la primera ronda, no se pud</w:t>
      </w:r>
      <w:del w:id="77" w:author="Cesar Carcamo" w:date="2018-03-28T16:37:00Z">
        <w:r w:rsidDel="009F5AB0">
          <w:delText>ier</w:delText>
        </w:r>
      </w:del>
      <w:r>
        <w:t>o</w:t>
      </w:r>
      <w:del w:id="78" w:author="Cesar Carcamo" w:date="2018-03-28T16:37:00Z">
        <w:r w:rsidDel="009F5AB0">
          <w:delText>n</w:delText>
        </w:r>
      </w:del>
      <w:r>
        <w:t xml:space="preserve"> concretar </w:t>
      </w:r>
      <w:ins w:id="79" w:author="Cesar Carcamo" w:date="2018-03-28T16:37:00Z">
        <w:r w:rsidR="009F5AB0">
          <w:t>visitas a</w:t>
        </w:r>
      </w:ins>
      <w:del w:id="80" w:author="Cesar Carcamo" w:date="2018-03-28T16:37:00Z">
        <w:r w:rsidDel="009F5AB0">
          <w:delText>con</w:delText>
        </w:r>
      </w:del>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22EAC51B" w14:textId="77777777" w:rsidR="006D0710" w:rsidRDefault="006D0710" w:rsidP="00F6143B">
      <w:pPr>
        <w:spacing w:line="360" w:lineRule="auto"/>
        <w:jc w:val="both"/>
      </w:pPr>
    </w:p>
    <w:p w14:paraId="23986471"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28520F68"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6F25BFC7"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163B1B93" w14:textId="77777777" w:rsidR="00B25754" w:rsidRDefault="00B25754" w:rsidP="00B25754">
      <w:pPr>
        <w:pStyle w:val="Prrafodelista"/>
        <w:spacing w:line="360" w:lineRule="auto"/>
        <w:jc w:val="both"/>
      </w:pPr>
    </w:p>
    <w:p w14:paraId="749D87A1" w14:textId="77777777" w:rsidR="0079477F" w:rsidRDefault="0079477F" w:rsidP="0079477F">
      <w:pPr>
        <w:spacing w:line="360" w:lineRule="auto"/>
        <w:jc w:val="both"/>
      </w:pPr>
      <w:commentRangeStart w:id="81"/>
      <w:r>
        <w:t xml:space="preserve">A todos ellos se les dio una versión </w:t>
      </w:r>
      <w:del w:id="82" w:author="Cesar Carcamo" w:date="2018-03-28T16:37:00Z">
        <w:r w:rsidDel="009F5AB0">
          <w:delText>especifica</w:delText>
        </w:r>
      </w:del>
      <w:ins w:id="83" w:author="Cesar Carcamo" w:date="2018-03-28T16:37:00Z">
        <w:r w:rsidR="009F5AB0">
          <w:t>específica</w:t>
        </w:r>
      </w:ins>
      <w:r>
        <w:t xml:space="preserve"> del prototipo que permitía acceso a las pantallas disponibles según su tipo de usuario. A cada uno se le pidió que realizara</w:t>
      </w:r>
      <w:del w:id="84" w:author="Cesar Carcamo" w:date="2018-03-28T16:37:00Z">
        <w:r w:rsidDel="000A2EE5">
          <w:delText>n</w:delText>
        </w:r>
      </w:del>
      <w:r>
        <w:t xml:space="preserve"> </w:t>
      </w:r>
      <w:r>
        <w:lastRenderedPageBreak/>
        <w:t>tareas definidas y que comentara</w:t>
      </w:r>
      <w:del w:id="85" w:author="Cesar Carcamo" w:date="2018-03-28T16:38:00Z">
        <w:r w:rsidDel="000A2EE5">
          <w:delText>n</w:delText>
        </w:r>
      </w:del>
      <w:r>
        <w:t xml:space="preserve"> en voz alta lo que iban viendo </w:t>
      </w:r>
      <w:r w:rsidR="005F185B">
        <w:t xml:space="preserve">en cada pantalla, incluyendo lo que les parecía interesante, confuso y las sugerencias que se les ocurría. </w:t>
      </w:r>
      <w:commentRangeEnd w:id="81"/>
      <w:r w:rsidR="000A2EE5">
        <w:rPr>
          <w:rStyle w:val="Refdecomentario"/>
        </w:rPr>
        <w:commentReference w:id="81"/>
      </w:r>
    </w:p>
    <w:p w14:paraId="5A69124A" w14:textId="77777777" w:rsidR="005F185B" w:rsidRDefault="005F185B" w:rsidP="0079477F">
      <w:pPr>
        <w:spacing w:line="360" w:lineRule="auto"/>
        <w:jc w:val="both"/>
      </w:pPr>
    </w:p>
    <w:p w14:paraId="0BEF82D1" w14:textId="77777777" w:rsidR="0040714E" w:rsidRDefault="005F185B" w:rsidP="0079477F">
      <w:pPr>
        <w:spacing w:line="360" w:lineRule="auto"/>
        <w:jc w:val="both"/>
      </w:pPr>
      <w:r>
        <w:t xml:space="preserve">Dado que la metodología de </w:t>
      </w:r>
      <w:r w:rsidR="007A54FF">
        <w:t>UCD</w:t>
      </w:r>
      <w:r>
        <w:t xml:space="preserve"> implica que la fase de prueba y la fase de diseño </w:t>
      </w:r>
      <w:del w:id="86" w:author="Cesar Carcamo" w:date="2018-03-28T16:38:00Z">
        <w:r w:rsidDel="000A2EE5">
          <w:delText>sea</w:delText>
        </w:r>
      </w:del>
      <w:ins w:id="87" w:author="Cesar Carcamo" w:date="2018-03-28T16:38:00Z">
        <w:r w:rsidR="000A2EE5">
          <w:t>sean</w:t>
        </w:r>
      </w:ins>
      <w:r>
        <w:t xml:space="preserve"> iterativa</w:t>
      </w:r>
      <w:ins w:id="88" w:author="Cesar Carcamo" w:date="2018-03-28T16:38:00Z">
        <w:r w:rsidR="000A2EE5">
          <w:t>s</w:t>
        </w:r>
      </w:ins>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7E7A4EE8" w14:textId="77777777" w:rsidR="0040714E" w:rsidRDefault="0040714E" w:rsidP="0079477F">
      <w:pPr>
        <w:spacing w:line="360" w:lineRule="auto"/>
        <w:jc w:val="both"/>
      </w:pPr>
    </w:p>
    <w:p w14:paraId="35322952"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067FF2F" w14:textId="77777777" w:rsidR="00EC774C" w:rsidRDefault="00EC774C" w:rsidP="0079477F">
      <w:pPr>
        <w:spacing w:line="360" w:lineRule="auto"/>
        <w:jc w:val="both"/>
      </w:pPr>
    </w:p>
    <w:p w14:paraId="10B5AA75" w14:textId="77777777" w:rsidR="00BB13C4" w:rsidRDefault="00937F02" w:rsidP="0079477F">
      <w:pPr>
        <w:spacing w:line="360" w:lineRule="auto"/>
        <w:jc w:val="both"/>
      </w:pPr>
      <w:r>
        <w:lastRenderedPageBreak/>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24591210" w14:textId="77777777" w:rsidR="00BB13C4" w:rsidRDefault="00BB13C4" w:rsidP="0079477F">
      <w:pPr>
        <w:spacing w:line="360" w:lineRule="auto"/>
        <w:jc w:val="both"/>
      </w:pPr>
    </w:p>
    <w:p w14:paraId="0816B533" w14:textId="77777777" w:rsidR="00EC774C" w:rsidRDefault="00BB13C4" w:rsidP="0079477F">
      <w:pPr>
        <w:spacing w:line="360" w:lineRule="auto"/>
        <w:jc w:val="both"/>
      </w:pPr>
      <w:r>
        <w:t xml:space="preserve">Adicionalmente, 13 de los usuarios se vieron conformes con que el </w:t>
      </w:r>
      <w:del w:id="89" w:author="Cesar Carcamo" w:date="2018-03-28T16:53:00Z">
        <w:r w:rsidDel="00C23743">
          <w:delText>termino</w:delText>
        </w:r>
      </w:del>
      <w:ins w:id="90" w:author="Cesar Carcamo" w:date="2018-03-28T16:53:00Z">
        <w:r w:rsidR="00C23743">
          <w:t>término</w:t>
        </w:r>
      </w:ins>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6A3220A5" w14:textId="77777777" w:rsidR="00B25754" w:rsidRDefault="00B25754" w:rsidP="0079477F">
      <w:pPr>
        <w:spacing w:line="360" w:lineRule="auto"/>
        <w:jc w:val="both"/>
      </w:pPr>
    </w:p>
    <w:p w14:paraId="201B3FD9" w14:textId="77777777"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16D11">
        <w:rPr>
          <w:highlight w:val="lightGray"/>
        </w:rPr>
        <w:t xml:space="preserve">El personal de SUSALUD vio el sistema </w:t>
      </w:r>
      <w:r w:rsidR="00616D11" w:rsidRPr="00616D11">
        <w:rPr>
          <w:highlight w:val="lightGray"/>
        </w:rPr>
        <w:t xml:space="preserve">útil pero lo compararon con un sistema </w:t>
      </w:r>
      <w:ins w:id="91" w:author="Cesar Carcamo" w:date="2018-03-28T16:55:00Z">
        <w:r w:rsidR="00362ED9">
          <w:t>que viene siendo desarrollado por ellos desde Setiembre del 2017</w:t>
        </w:r>
      </w:ins>
      <w:del w:id="92" w:author="Cesar Carcamo" w:date="2018-03-28T16:55:00Z">
        <w:r w:rsidR="00616D11" w:rsidRPr="00616D11" w:rsidDel="00362ED9">
          <w:rPr>
            <w:highlight w:val="lightGray"/>
          </w:rPr>
          <w:delText>desarrollado por ellos que todavía se encuentra en diseño</w:delText>
        </w:r>
      </w:del>
      <w:r w:rsidR="00616D11" w:rsidRPr="00616D11">
        <w:rPr>
          <w:highlight w:val="lightGray"/>
        </w:rPr>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506D1C82" w14:textId="77777777" w:rsidR="006D0710" w:rsidRDefault="006D0710" w:rsidP="0079477F">
      <w:pPr>
        <w:spacing w:line="360" w:lineRule="auto"/>
        <w:jc w:val="both"/>
      </w:pPr>
    </w:p>
    <w:p w14:paraId="04EB754E"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57FFEF27" w14:textId="77777777" w:rsidR="006D0710" w:rsidRDefault="006D0710" w:rsidP="0079477F">
      <w:pPr>
        <w:spacing w:line="360" w:lineRule="auto"/>
        <w:jc w:val="both"/>
      </w:pPr>
    </w:p>
    <w:p w14:paraId="10867F64" w14:textId="77777777" w:rsidR="006D0710" w:rsidRPr="0039004D" w:rsidRDefault="006D0710" w:rsidP="0079477F">
      <w:pPr>
        <w:spacing w:line="360" w:lineRule="auto"/>
        <w:jc w:val="both"/>
      </w:pPr>
    </w:p>
    <w:p w14:paraId="12D1D91A" w14:textId="77777777" w:rsidR="00A12DD0" w:rsidRPr="0039004D" w:rsidRDefault="00A12DD0" w:rsidP="00262D6E">
      <w:pPr>
        <w:pStyle w:val="Ttulo1"/>
        <w:spacing w:line="360" w:lineRule="auto"/>
        <w:rPr>
          <w:rFonts w:cs="Times New Roman"/>
          <w:szCs w:val="24"/>
        </w:rPr>
      </w:pPr>
      <w:bookmarkStart w:id="93" w:name="_Toc508100448"/>
      <w:r w:rsidRPr="0039004D">
        <w:rPr>
          <w:rFonts w:cs="Times New Roman"/>
          <w:szCs w:val="24"/>
        </w:rPr>
        <w:lastRenderedPageBreak/>
        <w:t>Discusión</w:t>
      </w:r>
      <w:bookmarkEnd w:id="93"/>
    </w:p>
    <w:p w14:paraId="17826FA6" w14:textId="77777777" w:rsidR="00FF28C7" w:rsidRDefault="00FF28C7" w:rsidP="00FF28C7">
      <w:pPr>
        <w:rPr>
          <w:lang w:val="es-ES"/>
        </w:rPr>
      </w:pPr>
    </w:p>
    <w:p w14:paraId="0201E570" w14:textId="77777777" w:rsidR="00C1603F" w:rsidRDefault="00CF12CF" w:rsidP="00DC0C98">
      <w:pPr>
        <w:spacing w:line="360" w:lineRule="auto"/>
        <w:jc w:val="both"/>
        <w:rPr>
          <w:lang w:val="es-ES"/>
        </w:rPr>
      </w:pPr>
      <w:r>
        <w:rPr>
          <w:lang w:val="es-ES"/>
        </w:rPr>
        <w:t xml:space="preserve">Este proyecto es de gran </w:t>
      </w:r>
      <w:r w:rsidR="00696553">
        <w:rPr>
          <w:lang w:val="es-ES"/>
        </w:rPr>
        <w:t>envergadura</w:t>
      </w:r>
      <w:r>
        <w:rPr>
          <w:lang w:val="es-ES"/>
        </w:rPr>
        <w:t xml:space="preserve"> debido a que </w:t>
      </w:r>
      <w:r w:rsidR="00696553">
        <w:rPr>
          <w:lang w:val="es-ES"/>
        </w:rPr>
        <w:t>es el primer estudio realizado</w:t>
      </w:r>
      <w:r w:rsidR="00C1603F">
        <w:rPr>
          <w:lang w:val="es-ES"/>
        </w:rPr>
        <w:t xml:space="preserve"> en Latinoamérica</w:t>
      </w:r>
      <w:r w:rsidR="00696553">
        <w:rPr>
          <w:lang w:val="es-ES"/>
        </w:rPr>
        <w:t xml:space="preserve"> donde se utilice el UCD para un sistema de información relacionado a </w:t>
      </w:r>
      <w:r w:rsidR="00C1603F">
        <w:rPr>
          <w:lang w:val="es-ES"/>
        </w:rPr>
        <w:t>gestionar los reclamos en el sector salud en el Perú</w:t>
      </w:r>
      <w:r w:rsidR="00696553">
        <w:rPr>
          <w:lang w:val="es-ES"/>
        </w:rPr>
        <w:t xml:space="preserve">. </w:t>
      </w:r>
      <w:r w:rsidR="00C1603F">
        <w:rPr>
          <w:lang w:val="es-ES"/>
        </w:rPr>
        <w:t xml:space="preserve">Esta metodología ha mostrado ser necesaria para la implementación de Tecnologías de la Información en el sector salud y es por esto que este estudio gana mucha relevancia ya que </w:t>
      </w:r>
      <w:r w:rsidR="00DF6B75">
        <w:rPr>
          <w:lang w:val="es-ES"/>
        </w:rPr>
        <w:t xml:space="preserve">no se encontró estudios realizados en otros países donde detallen que hayan utilizado esta metodología para un sistema de gestión de reclamos. </w:t>
      </w:r>
    </w:p>
    <w:p w14:paraId="1DCB9AA9" w14:textId="77777777" w:rsidR="00B86C65" w:rsidRDefault="00B86C65" w:rsidP="00DC0C98">
      <w:pPr>
        <w:spacing w:line="360" w:lineRule="auto"/>
        <w:jc w:val="both"/>
        <w:rPr>
          <w:lang w:val="es-ES"/>
        </w:rPr>
      </w:pPr>
    </w:p>
    <w:p w14:paraId="26F8F5E1" w14:textId="77777777" w:rsidR="00BA6B53" w:rsidRDefault="00B86C65" w:rsidP="00DC0C98">
      <w:pPr>
        <w:spacing w:line="360" w:lineRule="auto"/>
        <w:jc w:val="both"/>
        <w:rPr>
          <w:lang w:val="es-ES"/>
        </w:rPr>
      </w:pPr>
      <w:r>
        <w:rPr>
          <w:lang w:val="es-ES"/>
        </w:rPr>
        <w:t>Cuando se realizó una búsqueda bibliográfica en bases de datos científicas sobre referencias a otros estudios similares que utilizaran esta metodología para un sistema de gestión de reclamos, no</w:t>
      </w:r>
      <w:r w:rsidR="00045E0D">
        <w:rPr>
          <w:lang w:val="es-ES"/>
        </w:rPr>
        <w:t xml:space="preserve"> se encontraron referencias. </w:t>
      </w:r>
      <w:r w:rsidR="00BA6B53">
        <w:rPr>
          <w:lang w:val="es-ES"/>
        </w:rPr>
        <w:t>Sin embargo, se encontraron otras iniciativas similares</w:t>
      </w:r>
      <w:r w:rsidR="00056AD2">
        <w:rPr>
          <w:lang w:val="es-ES"/>
        </w:rPr>
        <w:t xml:space="preserve"> sobre un sistema de gestión de reclamos</w:t>
      </w:r>
      <w:r w:rsidR="00BA6B53">
        <w:rPr>
          <w:lang w:val="es-ES"/>
        </w:rPr>
        <w:t xml:space="preserve"> en distintos países de </w:t>
      </w:r>
      <w:r w:rsidR="006B205B">
        <w:rPr>
          <w:lang w:val="es-ES"/>
        </w:rPr>
        <w:t xml:space="preserve">Latinoamérica, donde el ciudadano podía acceder a una web en la que puede colocar su reclamo </w:t>
      </w:r>
      <w:r w:rsidR="00F26BEE">
        <w:rPr>
          <w:lang w:val="es-ES"/>
        </w:rPr>
        <w:fldChar w:fldCharType="begin" w:fldLock="1"/>
      </w:r>
      <w:r w:rsidR="000635A6">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6)", "plainTextFormattedCitation" : "(46)", "previouslyFormattedCitation" : "(46)" }, "properties" : {  }, "schema" : "https://github.com/citation-style-language/schema/raw/master/csl-citation.json" }</w:instrText>
      </w:r>
      <w:r w:rsidR="00F26BEE">
        <w:rPr>
          <w:lang w:val="es-ES"/>
        </w:rPr>
        <w:fldChar w:fldCharType="separate"/>
      </w:r>
      <w:r w:rsidR="000635A6" w:rsidRPr="000635A6">
        <w:rPr>
          <w:noProof/>
          <w:lang w:val="es-ES"/>
        </w:rPr>
        <w:t>(46)</w:t>
      </w:r>
      <w:r w:rsidR="00F26BEE">
        <w:rPr>
          <w:lang w:val="es-ES"/>
        </w:rPr>
        <w:fldChar w:fldCharType="end"/>
      </w:r>
      <w:r w:rsidR="006B205B">
        <w:rPr>
          <w:lang w:val="es-ES"/>
        </w:rPr>
        <w:t xml:space="preserve"> </w:t>
      </w:r>
      <w:r w:rsidR="00F26BEE">
        <w:rPr>
          <w:lang w:val="es-ES"/>
        </w:rPr>
        <w:fldChar w:fldCharType="begin" w:fldLock="1"/>
      </w:r>
      <w:r w:rsidR="000635A6">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7)", "plainTextFormattedCitation" : "(47)", "previouslyFormattedCitation" : "(47)" }, "properties" : {  }, "schema" : "https://github.com/citation-style-language/schema/raw/master/csl-citation.json" }</w:instrText>
      </w:r>
      <w:r w:rsidR="00F26BEE">
        <w:rPr>
          <w:lang w:val="es-ES"/>
        </w:rPr>
        <w:fldChar w:fldCharType="separate"/>
      </w:r>
      <w:r w:rsidR="000635A6" w:rsidRPr="000635A6">
        <w:rPr>
          <w:noProof/>
          <w:lang w:val="es-ES"/>
        </w:rPr>
        <w:t>(47)</w:t>
      </w:r>
      <w:r w:rsidR="00F26BEE">
        <w:rPr>
          <w:lang w:val="es-ES"/>
        </w:rPr>
        <w:fldChar w:fldCharType="end"/>
      </w:r>
      <w:r w:rsidR="006B205B">
        <w:rPr>
          <w:lang w:val="es-ES"/>
        </w:rPr>
        <w:t xml:space="preserve"> pero no queda claro si este sistema accesible para los ciudadanos cuenta con un sistema del cual el gestor en salud pueda retroalimentarse sobre el estado de la atención en salud brindada. En el caso de Chile se encontró incluso una web exclusiva para colocar reclamos sobre las diversas industrias del país, este de aquí parece tener la misma intención de brindarle un canal adicional para el ciudadano pero no queda claro si los gestores tienen acceso, es por esto que más aparenta ser un foro de reclamos sin respuestas </w:t>
      </w:r>
      <w:r w:rsidR="00F26BEE">
        <w:rPr>
          <w:lang w:val="es-ES"/>
        </w:rPr>
        <w:fldChar w:fldCharType="begin" w:fldLock="1"/>
      </w:r>
      <w:r w:rsidR="00C07CD1">
        <w:rPr>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F26BEE">
        <w:rPr>
          <w:lang w:val="es-ES"/>
        </w:rPr>
        <w:fldChar w:fldCharType="separate"/>
      </w:r>
      <w:r w:rsidR="00C60E77" w:rsidRPr="00C60E77">
        <w:rPr>
          <w:noProof/>
          <w:lang w:val="es-ES"/>
        </w:rPr>
        <w:t>(43)</w:t>
      </w:r>
      <w:r w:rsidR="00F26BEE">
        <w:rPr>
          <w:lang w:val="es-ES"/>
        </w:rPr>
        <w:fldChar w:fldCharType="end"/>
      </w:r>
      <w:r w:rsidR="006B205B">
        <w:rPr>
          <w:lang w:val="es-ES"/>
        </w:rPr>
        <w:t>.</w:t>
      </w:r>
      <w:r w:rsidR="00056AD2">
        <w:rPr>
          <w:lang w:val="es-ES"/>
        </w:rPr>
        <w:t xml:space="preserve"> Esto </w:t>
      </w:r>
      <w:r w:rsidR="00C60E77">
        <w:rPr>
          <w:lang w:val="es-ES"/>
        </w:rPr>
        <w:t>último</w:t>
      </w:r>
      <w:r w:rsidR="00056AD2">
        <w:rPr>
          <w:lang w:val="es-ES"/>
        </w:rPr>
        <w:t xml:space="preserve"> no </w:t>
      </w:r>
      <w:r w:rsidR="00C60E77">
        <w:rPr>
          <w:lang w:val="es-ES"/>
        </w:rPr>
        <w:t>sería</w:t>
      </w:r>
      <w:r w:rsidR="00056AD2">
        <w:rPr>
          <w:lang w:val="es-ES"/>
        </w:rPr>
        <w:t xml:space="preserve"> una solución </w:t>
      </w:r>
      <w:r w:rsidR="00C60E77">
        <w:rPr>
          <w:lang w:val="es-ES"/>
        </w:rPr>
        <w:t xml:space="preserve">para el Perú </w:t>
      </w:r>
      <w:r w:rsidR="00056AD2">
        <w:rPr>
          <w:lang w:val="es-ES"/>
        </w:rPr>
        <w:t xml:space="preserve">ya que </w:t>
      </w:r>
      <w:r w:rsidR="00C60E77">
        <w:rPr>
          <w:lang w:val="es-ES"/>
        </w:rPr>
        <w:t>no acerca en ninguna forma al ciudadano con su IPRESS si es que este sistema no tiene contacto con gestores.</w:t>
      </w:r>
    </w:p>
    <w:p w14:paraId="37FD70DC" w14:textId="77777777" w:rsidR="00BA6B53" w:rsidRDefault="00BA6B53" w:rsidP="00DC0C98">
      <w:pPr>
        <w:spacing w:line="360" w:lineRule="auto"/>
        <w:jc w:val="both"/>
        <w:rPr>
          <w:lang w:val="es-ES"/>
        </w:rPr>
      </w:pPr>
    </w:p>
    <w:p w14:paraId="10DF83A3" w14:textId="77777777" w:rsidR="00CF12CF" w:rsidRPr="0039004D" w:rsidRDefault="00056AD2" w:rsidP="000635A6">
      <w:pPr>
        <w:spacing w:line="360" w:lineRule="auto"/>
        <w:jc w:val="both"/>
        <w:rPr>
          <w:lang w:val="es-ES"/>
        </w:rPr>
      </w:pPr>
      <w:r>
        <w:rPr>
          <w:lang w:val="es-ES"/>
        </w:rPr>
        <w:t>Adicionalmente</w:t>
      </w:r>
      <w:r w:rsidR="006C2342">
        <w:rPr>
          <w:lang w:val="es-ES"/>
        </w:rPr>
        <w:t xml:space="preserve">, se encontraron referencias sobre </w:t>
      </w:r>
      <w:r w:rsidR="00BB46A5">
        <w:rPr>
          <w:lang w:val="es-ES"/>
        </w:rPr>
        <w:t>cómo</w:t>
      </w:r>
      <w:r w:rsidR="006C2342">
        <w:rPr>
          <w:lang w:val="es-ES"/>
        </w:rPr>
        <w:t xml:space="preserve"> utilizar UCD en </w:t>
      </w:r>
      <w:r w:rsidR="00483492">
        <w:rPr>
          <w:lang w:val="es-ES"/>
        </w:rPr>
        <w:t xml:space="preserve">HIT </w:t>
      </w:r>
      <w:r w:rsidR="00C00671">
        <w:rPr>
          <w:lang w:val="es-ES"/>
        </w:rPr>
        <w:t xml:space="preserve">servía para evitar la frustración de los usuarios ya que se estaría diseñando la herramienta de manera informada sobre las emociones y frustraciones de los usuarios </w:t>
      </w:r>
      <w:r w:rsidR="00F26BEE">
        <w:rPr>
          <w:lang w:val="es-ES"/>
        </w:rPr>
        <w:fldChar w:fldCharType="begin" w:fldLock="1"/>
      </w:r>
      <w:r w:rsidR="000635A6">
        <w:rPr>
          <w:lang w:val="es-ES"/>
        </w:rPr>
        <w:instrText>ADDIN CSL_CITATION { "citationItems" : [ { "id" : "ITEM-1", "itemData" : { "abstract" : "User frustration research has been one way of looking into FOLQLFLDQV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id" : "ITEM-1", "issued" : { "date-parts" : [ [ "0" ] ] }, "title" : "USER FRUSTRATION IN HIT INTERFACES: EXPLORING PAST HCI RESEARCH FOR A BETTER UNDERSTANDING OF CLINICIANS EXPERIENCES", "type" : "article-journal"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00F26BEE">
        <w:rPr>
          <w:lang w:val="es-ES"/>
        </w:rPr>
        <w:fldChar w:fldCharType="separate"/>
      </w:r>
      <w:r w:rsidR="000635A6" w:rsidRPr="000635A6">
        <w:rPr>
          <w:noProof/>
          <w:lang w:val="es-ES"/>
        </w:rPr>
        <w:t>(48)</w:t>
      </w:r>
      <w:r w:rsidR="00F26BEE">
        <w:rPr>
          <w:lang w:val="es-ES"/>
        </w:rPr>
        <w:fldChar w:fldCharType="end"/>
      </w:r>
      <w:r w:rsidR="00BB46A5">
        <w:rPr>
          <w:lang w:val="es-ES"/>
        </w:rPr>
        <w:t>, como es importante que se adopte</w:t>
      </w:r>
      <w:r w:rsidR="00124F5E">
        <w:rPr>
          <w:lang w:val="es-ES"/>
        </w:rPr>
        <w:t xml:space="preserve"> UCD en HIT para el soporte de decisiones clínicas </w:t>
      </w:r>
      <w:r w:rsidR="00F26BEE">
        <w:rPr>
          <w:lang w:val="es-ES"/>
        </w:rPr>
        <w:fldChar w:fldCharType="begin" w:fldLock="1"/>
      </w:r>
      <w:r w:rsidR="000635A6">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d" : { "date-parts" : [ [ "2012" ] ] }, "title" : "Interface design principles for usable decision support: A targeted review of best practices for clinical prescribing interventions", "type" : "article"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00F26BEE">
        <w:rPr>
          <w:lang w:val="es-ES"/>
        </w:rPr>
        <w:fldChar w:fldCharType="separate"/>
      </w:r>
      <w:r w:rsidR="000635A6" w:rsidRPr="000635A6">
        <w:rPr>
          <w:noProof/>
          <w:lang w:val="es-ES"/>
        </w:rPr>
        <w:t>(49)</w:t>
      </w:r>
      <w:r w:rsidR="00F26BEE">
        <w:rPr>
          <w:lang w:val="es-ES"/>
        </w:rPr>
        <w:fldChar w:fldCharType="end"/>
      </w:r>
      <w:r w:rsidR="007A37D8">
        <w:rPr>
          <w:lang w:val="es-ES"/>
        </w:rPr>
        <w:t xml:space="preserve"> y como utilizando esta metodología se ha logrado identificar barreras y elementos relevantes para la creación de HIT </w:t>
      </w:r>
      <w:r w:rsidR="00F26BEE">
        <w:rPr>
          <w:lang w:val="es-ES"/>
        </w:rPr>
        <w:fldChar w:fldCharType="begin" w:fldLock="1"/>
      </w:r>
      <w:r w:rsidR="000635A6">
        <w:rPr>
          <w:lang w:val="es-ES"/>
        </w:rPr>
        <w:instrText>ADDIN CSL_CITATION { "citationItems" : [ { "id" : "ITEM-1", "itemData" : { "DOI" : "10.1016/j.jbi.2016.02.002", "ISSN" : "1532-0464",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Patterson", "given" : "Jocely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 mHealth ) applications ( apps )", "type" : "article-journal", "volume" : "60" }, "uris" : [ "http://www.mendeley.com/documents/?uuid=3b1dbae4-8497-4dcb-8617-1e3cee338325" ] } ], "mendeley" : { "formattedCitation" : "(50)", "plainTextFormattedCitation" : "(50)", "previouslyFormattedCitation" : "(50)" }, "properties" : {  }, "schema" : "https://github.com/citation-style-language/schema/raw/master/csl-citation.json" }</w:instrText>
      </w:r>
      <w:r w:rsidR="00F26BEE">
        <w:rPr>
          <w:lang w:val="es-ES"/>
        </w:rPr>
        <w:fldChar w:fldCharType="separate"/>
      </w:r>
      <w:r w:rsidR="000635A6" w:rsidRPr="000635A6">
        <w:rPr>
          <w:noProof/>
          <w:lang w:val="es-ES"/>
        </w:rPr>
        <w:t>(50)</w:t>
      </w:r>
      <w:r w:rsidR="00F26BEE">
        <w:rPr>
          <w:lang w:val="es-ES"/>
        </w:rPr>
        <w:fldChar w:fldCharType="end"/>
      </w:r>
      <w:r w:rsidR="007A37D8">
        <w:rPr>
          <w:lang w:val="es-ES"/>
        </w:rPr>
        <w:t>.</w:t>
      </w:r>
      <w:r w:rsidR="002338BE">
        <w:rPr>
          <w:lang w:val="es-ES"/>
        </w:rPr>
        <w:t xml:space="preserve"> Sobre la forma del manejo de reclamos se encontró que </w:t>
      </w:r>
      <w:r w:rsidR="00C07CD1">
        <w:rPr>
          <w:lang w:val="es-ES"/>
        </w:rPr>
        <w:t xml:space="preserve">si se manejan los reclamos presentados en un establecimiento de salud, la </w:t>
      </w:r>
      <w:r w:rsidR="00C07CD1">
        <w:rPr>
          <w:lang w:val="es-ES"/>
        </w:rPr>
        <w:lastRenderedPageBreak/>
        <w:t xml:space="preserve">relación entre paciente y establecimiento mejoraba </w:t>
      </w:r>
      <w:r w:rsidR="00F26BEE">
        <w:rPr>
          <w:lang w:val="es-ES"/>
        </w:rPr>
        <w:fldChar w:fldCharType="begin" w:fldLock="1"/>
      </w:r>
      <w:r w:rsidR="00D66083">
        <w:rPr>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F26BEE">
        <w:rPr>
          <w:lang w:val="es-ES"/>
        </w:rPr>
        <w:fldChar w:fldCharType="separate"/>
      </w:r>
      <w:r w:rsidR="00C07CD1" w:rsidRPr="00C07CD1">
        <w:rPr>
          <w:noProof/>
          <w:lang w:val="es-ES"/>
        </w:rPr>
        <w:t>(43)</w:t>
      </w:r>
      <w:r w:rsidR="00F26BEE">
        <w:rPr>
          <w:lang w:val="es-ES"/>
        </w:rPr>
        <w:fldChar w:fldCharType="end"/>
      </w:r>
      <w:r w:rsidR="00C07CD1">
        <w:rPr>
          <w:lang w:val="es-ES"/>
        </w:rPr>
        <w:t xml:space="preserve"> </w:t>
      </w:r>
      <w:r w:rsidR="00D66083">
        <w:rPr>
          <w:lang w:val="es-ES"/>
        </w:rPr>
        <w:t xml:space="preserve">y que los reclamos pueden ser beneficiosos para encontrar fallas dentro de un establecimiento de salud </w:t>
      </w:r>
      <w:r w:rsidR="00F26BEE">
        <w:rPr>
          <w:lang w:val="es-ES"/>
        </w:rPr>
        <w:fldChar w:fldCharType="begin" w:fldLock="1"/>
      </w:r>
      <w:r w:rsidR="000635A6">
        <w:rPr>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F26BEE">
        <w:rPr>
          <w:lang w:val="es-ES"/>
        </w:rPr>
        <w:fldChar w:fldCharType="separate"/>
      </w:r>
      <w:r w:rsidR="00D66083" w:rsidRPr="00D66083">
        <w:rPr>
          <w:noProof/>
          <w:lang w:val="es-ES"/>
        </w:rPr>
        <w:t>(43)</w:t>
      </w:r>
      <w:r w:rsidR="00F26BEE">
        <w:rPr>
          <w:lang w:val="es-ES"/>
        </w:rPr>
        <w:fldChar w:fldCharType="end"/>
      </w:r>
      <w:r w:rsidR="00D66083">
        <w:rPr>
          <w:lang w:val="es-ES"/>
        </w:rPr>
        <w:t>.</w:t>
      </w:r>
    </w:p>
    <w:p w14:paraId="69C9C447" w14:textId="77777777" w:rsidR="00980B82" w:rsidRPr="0039004D" w:rsidRDefault="00060575" w:rsidP="009E2064">
      <w:pPr>
        <w:pStyle w:val="Ttulo2"/>
        <w:numPr>
          <w:ilvl w:val="0"/>
          <w:numId w:val="43"/>
        </w:numPr>
        <w:rPr>
          <w:lang w:val="es-ES"/>
        </w:rPr>
      </w:pPr>
      <w:r w:rsidRPr="0039004D">
        <w:rPr>
          <w:lang w:val="es-ES"/>
        </w:rPr>
        <w:t>Hallazgos de la fase e</w:t>
      </w:r>
      <w:r w:rsidR="009E2064">
        <w:rPr>
          <w:lang w:val="es-ES"/>
        </w:rPr>
        <w:t>xploratoria</w:t>
      </w:r>
    </w:p>
    <w:p w14:paraId="7C7BBD3E" w14:textId="77777777" w:rsidR="00060575" w:rsidRPr="0039004D" w:rsidRDefault="00060575" w:rsidP="00262D6E">
      <w:pPr>
        <w:spacing w:line="360" w:lineRule="auto"/>
        <w:jc w:val="both"/>
        <w:rPr>
          <w:rFonts w:cs="Times New Roman"/>
          <w:lang w:val="es-ES"/>
        </w:rPr>
      </w:pPr>
    </w:p>
    <w:p w14:paraId="3217F17B"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B97BC32" w14:textId="77777777" w:rsidR="00537F40" w:rsidRPr="0039004D" w:rsidRDefault="00537F40" w:rsidP="00262D6E">
      <w:pPr>
        <w:spacing w:line="360" w:lineRule="auto"/>
        <w:jc w:val="both"/>
        <w:rPr>
          <w:rFonts w:cs="Times New Roman"/>
          <w:lang w:val="es-ES"/>
        </w:rPr>
      </w:pPr>
    </w:p>
    <w:p w14:paraId="671BB310" w14:textId="77777777" w:rsidR="00060575" w:rsidRPr="0039004D" w:rsidRDefault="00537F40" w:rsidP="00262D6E">
      <w:pPr>
        <w:spacing w:line="360" w:lineRule="auto"/>
        <w:jc w:val="both"/>
        <w:rPr>
          <w:rFonts w:cs="Times New Roman"/>
          <w:lang w:val="es-ES"/>
        </w:rPr>
      </w:pPr>
      <w:commentRangeStart w:id="94"/>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w:t>
      </w:r>
      <w:commentRangeEnd w:id="94"/>
      <w:r w:rsidR="00436521">
        <w:rPr>
          <w:rStyle w:val="Refdecomentario"/>
        </w:rPr>
        <w:commentReference w:id="94"/>
      </w:r>
      <w:r w:rsidR="00FF28C7" w:rsidRPr="0039004D">
        <w:rPr>
          <w:rFonts w:cs="Times New Roman"/>
          <w:lang w:val="es-ES"/>
        </w:rPr>
        <w:t>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2CB1520B" w14:textId="77777777" w:rsidR="00060575" w:rsidRPr="0039004D" w:rsidRDefault="00060575" w:rsidP="00262D6E">
      <w:pPr>
        <w:spacing w:line="360" w:lineRule="auto"/>
        <w:jc w:val="both"/>
        <w:rPr>
          <w:rFonts w:cs="Times New Roman"/>
          <w:lang w:val="es-ES"/>
        </w:rPr>
      </w:pPr>
    </w:p>
    <w:p w14:paraId="29A532AF" w14:textId="77777777" w:rsidR="00172339" w:rsidRDefault="00172339" w:rsidP="00262D6E">
      <w:pPr>
        <w:spacing w:line="360" w:lineRule="auto"/>
        <w:jc w:val="both"/>
        <w:rPr>
          <w:rFonts w:cs="Times New Roman"/>
          <w:lang w:val="es-ES"/>
        </w:rPr>
      </w:pPr>
      <w:commentRangeStart w:id="95"/>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w:t>
      </w:r>
      <w:r w:rsidR="00C1339E">
        <w:rPr>
          <w:rFonts w:cs="Times New Roman"/>
          <w:lang w:val="es-ES"/>
        </w:rPr>
        <w:t>gestores</w:t>
      </w:r>
      <w:r w:rsidRPr="0039004D">
        <w:rPr>
          <w:rFonts w:cs="Times New Roman"/>
          <w:lang w:val="es-ES"/>
        </w:rPr>
        <w:t xml:space="preserve">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commentRangeEnd w:id="95"/>
      <w:r w:rsidR="004C5A03">
        <w:rPr>
          <w:rStyle w:val="Refdecomentario"/>
        </w:rPr>
        <w:commentReference w:id="95"/>
      </w:r>
    </w:p>
    <w:p w14:paraId="41963060" w14:textId="77777777" w:rsidR="00441F38" w:rsidRPr="0039004D" w:rsidRDefault="00441F38" w:rsidP="00262D6E">
      <w:pPr>
        <w:spacing w:line="360" w:lineRule="auto"/>
        <w:jc w:val="both"/>
        <w:rPr>
          <w:rFonts w:cs="Times New Roman"/>
          <w:lang w:val="es-ES"/>
        </w:rPr>
      </w:pPr>
    </w:p>
    <w:p w14:paraId="39CAB3AF" w14:textId="77777777"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w:t>
      </w:r>
      <w:r w:rsidR="007D5790" w:rsidRPr="0039004D">
        <w:rPr>
          <w:rFonts w:cs="Times New Roman"/>
          <w:lang w:val="es-ES"/>
        </w:rPr>
        <w:lastRenderedPageBreak/>
        <w:t xml:space="preserve">asunto sobre solucionar los reclamos que se iban presentado, </w:t>
      </w:r>
      <w:commentRangeStart w:id="96"/>
      <w:r w:rsidR="007D5790" w:rsidRPr="0039004D">
        <w:rPr>
          <w:rFonts w:cs="Times New Roman"/>
          <w:lang w:val="es-ES"/>
        </w:rPr>
        <w:t xml:space="preserve">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w:t>
      </w:r>
      <w:r w:rsidR="00C1339E">
        <w:rPr>
          <w:rFonts w:cs="Times New Roman"/>
          <w:lang w:val="es-ES"/>
        </w:rPr>
        <w:t>gestores</w:t>
      </w:r>
      <w:r w:rsidR="00172339" w:rsidRPr="0039004D">
        <w:rPr>
          <w:rFonts w:cs="Times New Roman"/>
          <w:lang w:val="es-ES"/>
        </w:rPr>
        <w:t xml:space="preserve">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w:t>
      </w:r>
      <w:commentRangeEnd w:id="96"/>
      <w:r w:rsidR="004C5A03">
        <w:rPr>
          <w:rStyle w:val="Refdecomentario"/>
        </w:rPr>
        <w:commentReference w:id="96"/>
      </w:r>
      <w:r w:rsidR="001951C0" w:rsidRPr="0039004D">
        <w:rPr>
          <w:rFonts w:cs="Times New Roman"/>
          <w:lang w:val="es-ES"/>
        </w:rPr>
        <w:t>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305C0E20" w14:textId="77777777" w:rsidR="007D5790" w:rsidRPr="0039004D" w:rsidRDefault="007D5790" w:rsidP="00262D6E">
      <w:pPr>
        <w:spacing w:line="360" w:lineRule="auto"/>
        <w:jc w:val="both"/>
        <w:rPr>
          <w:rFonts w:cs="Times New Roman"/>
          <w:lang w:val="es-ES"/>
        </w:rPr>
      </w:pPr>
    </w:p>
    <w:p w14:paraId="5696BB63" w14:textId="77777777" w:rsidR="004C2BAE"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6F9FB607" w14:textId="77777777" w:rsidR="009E2064" w:rsidRDefault="009E2064" w:rsidP="00262D6E">
      <w:pPr>
        <w:spacing w:line="360" w:lineRule="auto"/>
        <w:jc w:val="both"/>
        <w:rPr>
          <w:rFonts w:cs="Times New Roman"/>
          <w:lang w:val="es-ES"/>
        </w:rPr>
      </w:pPr>
    </w:p>
    <w:p w14:paraId="5D172E6A" w14:textId="77777777" w:rsidR="009E2064" w:rsidRDefault="009E2064" w:rsidP="00262D6E">
      <w:pPr>
        <w:spacing w:line="360" w:lineRule="auto"/>
        <w:jc w:val="both"/>
        <w:rPr>
          <w:rFonts w:cs="Times New Roman"/>
          <w:lang w:val="es-ES"/>
        </w:rPr>
      </w:pPr>
      <w:commentRangeStart w:id="97"/>
      <w:r w:rsidRPr="00CA0518">
        <w:rPr>
          <w:rFonts w:cs="Times New Roman"/>
          <w:highlight w:val="lightGray"/>
          <w:lang w:val="es-ES"/>
        </w:rPr>
        <w:t xml:space="preserve">Tanto el personal de SUSALUD como los gestores de IPRESS comentaron que para ellos los reclamos no son negativos sino que </w:t>
      </w:r>
      <w:r w:rsidR="00506586" w:rsidRPr="00CA0518">
        <w:rPr>
          <w:rFonts w:cs="Times New Roman"/>
          <w:highlight w:val="lightGray"/>
          <w:lang w:val="es-ES"/>
        </w:rPr>
        <w:t>más</w:t>
      </w:r>
      <w:r w:rsidRPr="00CA0518">
        <w:rPr>
          <w:rFonts w:cs="Times New Roman"/>
          <w:highlight w:val="lightGray"/>
          <w:lang w:val="es-ES"/>
        </w:rPr>
        <w:t xml:space="preserve"> bien les permite acceder a las percepciones de los ciudadanos que utilizan los servicios de salud brindados por el </w:t>
      </w:r>
      <w:r w:rsidRPr="00CA0518">
        <w:rPr>
          <w:rFonts w:cs="Times New Roman"/>
          <w:highlight w:val="lightGray"/>
          <w:lang w:val="es-ES"/>
        </w:rPr>
        <w:lastRenderedPageBreak/>
        <w:t xml:space="preserve">estado pero comentaron que esta percepción no es compartida con los prestadores de salud, es decir con las personas que atienden a los pacientes. Explicaron que esto sucede debido a que existe un miedo de parte de los prestadores a sanciones que afecten a su status laboral. </w:t>
      </w:r>
      <w:commentRangeEnd w:id="97"/>
      <w:r w:rsidR="00F81262">
        <w:rPr>
          <w:rStyle w:val="Refdecomentario"/>
        </w:rPr>
        <w:commentReference w:id="97"/>
      </w:r>
      <w:r w:rsidRPr="00CA0518">
        <w:rPr>
          <w:rFonts w:cs="Times New Roman"/>
          <w:highlight w:val="lightGray"/>
          <w:lang w:val="es-ES"/>
        </w:rPr>
        <w:t xml:space="preserve">Llama la atención que el personal de SUSALUD pensarán que los gestores no apreciaban la riqueza de la información de los reclamos y que los gestores pensaran lo mismo de los prestadores de salud. </w:t>
      </w:r>
      <w:r w:rsidR="0079520C" w:rsidRPr="00CA0518">
        <w:rPr>
          <w:rFonts w:cs="Times New Roman"/>
          <w:highlight w:val="lightGray"/>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p>
    <w:p w14:paraId="5D5C8CB8" w14:textId="77777777" w:rsidR="0079520C" w:rsidRDefault="0079520C" w:rsidP="00262D6E">
      <w:pPr>
        <w:spacing w:line="360" w:lineRule="auto"/>
        <w:jc w:val="both"/>
        <w:rPr>
          <w:rFonts w:cs="Times New Roman"/>
          <w:lang w:val="es-ES"/>
        </w:rPr>
      </w:pPr>
    </w:p>
    <w:p w14:paraId="428F647B" w14:textId="77777777" w:rsidR="0079520C" w:rsidRDefault="0079520C" w:rsidP="00262D6E">
      <w:pPr>
        <w:spacing w:line="360" w:lineRule="auto"/>
        <w:jc w:val="both"/>
        <w:rPr>
          <w:rFonts w:cs="Times New Roman"/>
          <w:lang w:val="es-ES"/>
        </w:rPr>
      </w:pPr>
      <w:commentRangeStart w:id="98"/>
      <w:r>
        <w:rPr>
          <w:rFonts w:cs="Times New Roman"/>
          <w:lang w:val="es-ES"/>
        </w:rPr>
        <w:t xml:space="preserve">Los gestores identificaron varias razones externas a su capacidad resolutiva para poder reaccionar ante reclamos, las más resaltantes se encontraban relacionadas a problemas políticos y de índole gubernamental que ponen trabas a una solución rápida de los reclamos. Explicaron que esto se debía ya que no existe una forma de separar procesos </w:t>
      </w:r>
      <w:r w:rsidR="00CA0518">
        <w:rPr>
          <w:rFonts w:cs="Times New Roman"/>
          <w:lang w:val="es-ES"/>
        </w:rPr>
        <w:t>gubernamentales que implicaran salud y vidas humanas a procesos gubernamentales relacionados a otros rubros en los que vidas humanas no corrieran peligro</w:t>
      </w:r>
      <w:commentRangeEnd w:id="98"/>
      <w:r w:rsidR="00624D2D">
        <w:rPr>
          <w:rStyle w:val="Refdecomentario"/>
        </w:rPr>
        <w:commentReference w:id="98"/>
      </w:r>
      <w:r w:rsidR="00CA0518">
        <w:rPr>
          <w:rFonts w:cs="Times New Roman"/>
          <w:lang w:val="es-ES"/>
        </w:rPr>
        <w:t xml:space="preserve">. Resulta curioso que existiendo entes gubernamentales que tienen como propósito velar por la salud de los ciudadanos, no hayan abogado porque se realice una diferenciación en ciertos procesos. Esta diferenciación en ciertos procesos podría marcar la diferencia para la resolución de los problemas repetitivos. Si SUSALUD no solamente abogara por los derechos ciudadanos ante las IPRESS sino también facilitaría como mediador entre las IPRESS y el Gobierno del Perú para comprender la raíz de las quejas de los ciudadanos, mejorarían altamente la capacidad resolutiva de IPRESS </w:t>
      </w:r>
      <w:r w:rsidR="00B10C57">
        <w:rPr>
          <w:rFonts w:cs="Times New Roman"/>
          <w:lang w:val="es-ES"/>
        </w:rPr>
        <w:t xml:space="preserve">y por ende ayudaría a mejorar la satisfacción de los ciudadanos ya que ellos podrán ver una IPRESS con alta capacidad de respuesta atenta a sus necesidades. Esto también ayudaría a SUSALUD a limpiar su imagen de entidad sancionadora ante la mínima falta. Muchos de los entrevistados detallaron que hay una gran falta de comunicación entre ciudadano e IPRESS pero, al menos en las entrevistas hechas, no resaltaron la importancia de la comunicación ente SUSALUD e IPRESS. Esta comunicación debería permitirles a las personas de las IPRESS el comunicar también sus dificultades, limitaciones y problemas para ayudarlas a mejorar. SUSALUD pide mejorar la calidad de atención en salud de las IPRESS pero no presta ninguna ayuda en encontrar como ellas pueden mejorar, se limitan a brindar canales extra a los ciudadanos para presentar sus </w:t>
      </w:r>
      <w:r w:rsidR="00B10C57">
        <w:rPr>
          <w:rFonts w:cs="Times New Roman"/>
          <w:lang w:val="es-ES"/>
        </w:rPr>
        <w:lastRenderedPageBreak/>
        <w:t xml:space="preserve">inconformidades y dejan sola a la IPRESS al momento de </w:t>
      </w:r>
      <w:r w:rsidR="00F24B87">
        <w:rPr>
          <w:rFonts w:cs="Times New Roman"/>
          <w:lang w:val="es-ES"/>
        </w:rPr>
        <w:t xml:space="preserve">resolverlo. Esto se ve reflejado en que los Totems que desarrollaron solo permiten a los ciudadanos presentar sus problemas, mientras que deja desamparados al personal prestador de salud. </w:t>
      </w:r>
      <w:r w:rsidR="00240847">
        <w:rPr>
          <w:rFonts w:cs="Times New Roman"/>
          <w:lang w:val="es-ES"/>
        </w:rPr>
        <w:t>Esto debe ser revisado ya que están dejando de lado las opiniones, inconformidades y problemas del personal interno.</w:t>
      </w:r>
    </w:p>
    <w:p w14:paraId="120EA345" w14:textId="77777777" w:rsidR="00AF0EF7" w:rsidRDefault="00AF0EF7" w:rsidP="00262D6E">
      <w:pPr>
        <w:spacing w:line="360" w:lineRule="auto"/>
        <w:jc w:val="both"/>
        <w:rPr>
          <w:rFonts w:cs="Times New Roman"/>
          <w:lang w:val="es-ES"/>
        </w:rPr>
      </w:pPr>
    </w:p>
    <w:p w14:paraId="569A46B6" w14:textId="77777777" w:rsidR="00AF4806" w:rsidRDefault="00AF0EF7" w:rsidP="00262D6E">
      <w:pPr>
        <w:spacing w:line="360" w:lineRule="auto"/>
        <w:jc w:val="both"/>
        <w:rPr>
          <w:rFonts w:cs="Times New Roman"/>
          <w:lang w:val="es-ES"/>
        </w:rPr>
      </w:pPr>
      <w:commentRangeStart w:id="99"/>
      <w:r>
        <w:rPr>
          <w:rFonts w:cs="Times New Roman"/>
          <w:lang w:val="es-ES"/>
        </w:rPr>
        <w:t xml:space="preserve">Otra cosa en que los gestores de IPRESS y personal de SUSALUD estuvieron de acuerdo es en que se debe educar a los ciudadanos sobre sus derechos en salud y que es lo que ellos deben esperar </w:t>
      </w:r>
      <w:r w:rsidR="00C66894">
        <w:rPr>
          <w:rFonts w:cs="Times New Roman"/>
          <w:lang w:val="es-ES"/>
        </w:rPr>
        <w:t>de su servicio de salud. Los gestores en este punto argumentaron que la gran mayoría de reclamos que llegaban a sus PAUS eran por problemas de información y que eran solucionados entregando información correspondiente a los ciudadanos</w:t>
      </w:r>
      <w:commentRangeEnd w:id="99"/>
      <w:r w:rsidR="001D39BC">
        <w:rPr>
          <w:rStyle w:val="Refdecomentario"/>
        </w:rPr>
        <w:commentReference w:id="99"/>
      </w:r>
      <w:r w:rsidR="00C66894">
        <w:rPr>
          <w:rFonts w:cs="Times New Roman"/>
          <w:lang w:val="es-ES"/>
        </w:rPr>
        <w:t xml:space="preserve">.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planteadas y no dejadas de 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273A24">
        <w:rPr>
          <w:rFonts w:cs="Times New Roman"/>
          <w:lang w:val="es-ES"/>
        </w:rPr>
        <w:t xml:space="preserve">sto les limita a los gestores debido a que </w:t>
      </w:r>
      <w:r w:rsidR="00AF4806">
        <w:rPr>
          <w:rFonts w:cs="Times New Roman"/>
          <w:lang w:val="es-ES"/>
        </w:rPr>
        <w:t xml:space="preserve">les dan información que no les sirve o no les dejan invertir tiempo en resolver otros reclamos. </w:t>
      </w:r>
      <w:r w:rsidR="00273A24">
        <w:rPr>
          <w:rFonts w:cs="Times New Roman"/>
          <w:lang w:val="es-ES"/>
        </w:rPr>
        <w:t xml:space="preserve">Esto demuestra que </w:t>
      </w:r>
      <w:r w:rsidR="00AF4806">
        <w:rPr>
          <w:rFonts w:cs="Times New Roman"/>
          <w:lang w:val="es-ES"/>
        </w:rPr>
        <w:t>la educación a ciudadanos sobre sus derechos de reclamo también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77979A3E" w14:textId="77777777" w:rsidR="00DC430F" w:rsidRDefault="00DC430F" w:rsidP="00262D6E">
      <w:pPr>
        <w:spacing w:line="360" w:lineRule="auto"/>
        <w:jc w:val="both"/>
        <w:rPr>
          <w:rFonts w:cs="Times New Roman"/>
          <w:lang w:val="es-ES"/>
        </w:rPr>
      </w:pPr>
    </w:p>
    <w:p w14:paraId="0E052C78" w14:textId="77777777"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w:t>
      </w:r>
      <w:r w:rsidR="00643D85">
        <w:rPr>
          <w:rFonts w:cs="Times New Roman"/>
          <w:lang w:val="es-ES"/>
        </w:rPr>
        <w:lastRenderedPageBreak/>
        <w:t>que no existe temor a manifestarse y expresar su punto de vista cuando sus expectativas no están siendo cumplidas. Es preferible la identificación de los ciudadanos solicitantes ya que sin esta identificación, las IPRESS no pueden llevar a cabo su investigación respectiva y encontrar cual fue el problema se dificulta más.</w:t>
      </w:r>
    </w:p>
    <w:p w14:paraId="7787B974" w14:textId="77777777" w:rsidR="005260E1" w:rsidRDefault="005260E1" w:rsidP="00262D6E">
      <w:pPr>
        <w:spacing w:line="360" w:lineRule="auto"/>
        <w:jc w:val="both"/>
        <w:rPr>
          <w:rFonts w:cs="Times New Roman"/>
          <w:lang w:val="es-ES"/>
        </w:rPr>
      </w:pPr>
    </w:p>
    <w:p w14:paraId="2CE28A62" w14:textId="77777777"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09E3932B" w14:textId="77777777" w:rsidR="008D4A58" w:rsidRDefault="008D4A58" w:rsidP="00262D6E">
      <w:pPr>
        <w:spacing w:line="360" w:lineRule="auto"/>
        <w:jc w:val="both"/>
        <w:rPr>
          <w:rFonts w:cs="Times New Roman"/>
          <w:lang w:val="es-ES"/>
        </w:rPr>
      </w:pPr>
    </w:p>
    <w:p w14:paraId="7A91899F" w14:textId="77777777"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del w:id="100" w:author="Cesar Carcamo" w:date="2018-03-28T17:11:00Z">
        <w:r w:rsidR="009A5AA1" w:rsidDel="00804D49">
          <w:rPr>
            <w:rFonts w:cs="Times New Roman"/>
            <w:lang w:val="es-ES"/>
          </w:rPr>
          <w:delText>esta</w:delText>
        </w:r>
      </w:del>
      <w:ins w:id="101" w:author="Cesar Carcamo" w:date="2018-03-28T17:11:00Z">
        <w:r w:rsidR="00804D49">
          <w:rPr>
            <w:rFonts w:cs="Times New Roman"/>
            <w:lang w:val="es-ES"/>
          </w:rPr>
          <w:t>está</w:t>
        </w:r>
      </w:ins>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continúan </w:t>
      </w:r>
      <w:r w:rsidR="00F26C15">
        <w:rPr>
          <w:rFonts w:cs="Times New Roman"/>
          <w:lang w:val="es-ES"/>
        </w:rPr>
        <w:t>sintiendo que la brecha entre ellos y sus IPRESS es muy grande y que no los consideran para encontrar soluciones a sus problemas.</w:t>
      </w:r>
    </w:p>
    <w:p w14:paraId="3C599106" w14:textId="77777777" w:rsidR="009A7F1A" w:rsidRPr="0039004D" w:rsidRDefault="009A7F1A" w:rsidP="00262D6E">
      <w:pPr>
        <w:spacing w:line="360" w:lineRule="auto"/>
        <w:jc w:val="both"/>
        <w:rPr>
          <w:rFonts w:cs="Times New Roman"/>
          <w:lang w:val="es-ES"/>
        </w:rPr>
      </w:pPr>
    </w:p>
    <w:p w14:paraId="531D5B2F" w14:textId="77777777" w:rsidR="00980B82" w:rsidRDefault="00C1603F" w:rsidP="009E2064">
      <w:pPr>
        <w:pStyle w:val="Ttulo2"/>
        <w:numPr>
          <w:ilvl w:val="0"/>
          <w:numId w:val="43"/>
        </w:numPr>
        <w:rPr>
          <w:lang w:val="es-ES"/>
        </w:rPr>
      </w:pPr>
      <w:r>
        <w:rPr>
          <w:lang w:val="es-ES"/>
        </w:rPr>
        <w:t>Hallazgos de la fase de p</w:t>
      </w:r>
      <w:r w:rsidR="009E2064">
        <w:rPr>
          <w:lang w:val="es-ES"/>
        </w:rPr>
        <w:t>rueba</w:t>
      </w:r>
    </w:p>
    <w:p w14:paraId="28400945" w14:textId="77777777" w:rsidR="00C1603F" w:rsidRDefault="00C1603F" w:rsidP="000635A6">
      <w:pPr>
        <w:spacing w:line="360" w:lineRule="auto"/>
        <w:rPr>
          <w:lang w:val="es-ES"/>
        </w:rPr>
      </w:pPr>
    </w:p>
    <w:p w14:paraId="3BB064D3" w14:textId="77777777" w:rsidR="00C1603F" w:rsidRDefault="00DC0C98" w:rsidP="00DC0C98">
      <w:pPr>
        <w:spacing w:line="360" w:lineRule="auto"/>
        <w:jc w:val="both"/>
        <w:rPr>
          <w:lang w:val="es-ES"/>
        </w:rPr>
      </w:pPr>
      <w:r>
        <w:rPr>
          <w:lang w:val="es-ES"/>
        </w:rPr>
        <w:t xml:space="preserve">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w:t>
      </w:r>
      <w:r>
        <w:rPr>
          <w:lang w:val="es-ES"/>
        </w:rPr>
        <w:lastRenderedPageBreak/>
        <w:t>necesidades de las personas y se plasmaron adecuadamente en requerimientos de sistema que iban a solucionar la problemática de los tipos de usuarios determinados.</w:t>
      </w:r>
    </w:p>
    <w:p w14:paraId="7918B470" w14:textId="77777777" w:rsidR="008C4674" w:rsidRDefault="008C4674" w:rsidP="00DC0C98">
      <w:pPr>
        <w:spacing w:line="360" w:lineRule="auto"/>
        <w:jc w:val="both"/>
        <w:rPr>
          <w:lang w:val="es-ES"/>
        </w:rPr>
      </w:pPr>
    </w:p>
    <w:p w14:paraId="43CF18F5" w14:textId="77777777" w:rsidR="008C4674" w:rsidRDefault="008C4674" w:rsidP="00DC0C98">
      <w:pPr>
        <w:spacing w:line="360" w:lineRule="auto"/>
        <w:jc w:val="both"/>
        <w:rPr>
          <w:lang w:val="es-ES"/>
        </w:rPr>
      </w:pPr>
      <w:commentRangeStart w:id="102"/>
      <w:r>
        <w:rPr>
          <w:lang w:val="es-ES"/>
        </w:rPr>
        <w:t xml:space="preserve">Los entrevistados aceptaron sin problemas de que se utilice el término ‘Solicitudes’ en lugar del término ‘Reclamos’ para el nombre del sistema, solo 2 entrevistados dijeron de que </w:t>
      </w:r>
      <w:r w:rsidR="006C361F">
        <w:rPr>
          <w:lang w:val="es-ES"/>
        </w:rPr>
        <w:t>sería</w:t>
      </w:r>
      <w:r>
        <w:rPr>
          <w:lang w:val="es-ES"/>
        </w:rPr>
        <w:t xml:space="preserve"> mejor que se manejara solo como ‘Reclamos’ pero otros entrevistados resaltaron la importancia de no solo mostrar las cosas negativas. </w:t>
      </w:r>
      <w:commentRangeEnd w:id="102"/>
      <w:r w:rsidR="00B90660">
        <w:rPr>
          <w:rStyle w:val="Refdecomentario"/>
        </w:rPr>
        <w:commentReference w:id="102"/>
      </w:r>
      <w:r>
        <w:rPr>
          <w:lang w:val="es-ES"/>
        </w:rPr>
        <w:t xml:space="preserve">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7AFD5AF9" w14:textId="77777777" w:rsidR="00CB765D" w:rsidRDefault="00CB765D" w:rsidP="00DC0C98">
      <w:pPr>
        <w:spacing w:line="360" w:lineRule="auto"/>
        <w:jc w:val="both"/>
        <w:rPr>
          <w:lang w:val="es-ES"/>
        </w:rPr>
      </w:pPr>
    </w:p>
    <w:p w14:paraId="6497F8D8" w14:textId="77777777"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35325002" w14:textId="77777777" w:rsidR="00C1603F" w:rsidRDefault="00C1603F" w:rsidP="00C1603F">
      <w:pPr>
        <w:rPr>
          <w:lang w:val="es-ES"/>
        </w:rPr>
      </w:pPr>
    </w:p>
    <w:p w14:paraId="663438E3" w14:textId="77777777" w:rsidR="00472F37"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w:t>
      </w:r>
      <w:r w:rsidR="00472F37">
        <w:rPr>
          <w:lang w:val="es-ES"/>
        </w:rPr>
        <w:t>Ya que idealmente se tendrían la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F26BEE">
        <w:rPr>
          <w:lang w:val="es-ES"/>
        </w:rPr>
        <w:fldChar w:fldCharType="begin" w:fldLock="1"/>
      </w:r>
      <w:r w:rsidR="004A78C7">
        <w:rPr>
          <w:lang w:val="es-ES"/>
        </w:rPr>
        <w:instrText>ADDIN CSL_CITATION { "citationItems" : [ { "id" : "ITEM-1", "itemData" : { "URL" : "https://www.nngroup.com/articles/why-you-only-need-to-test-with-5-users/", "accessed" : { "date-parts" : [ [ "2018", "3", "28" ] ] }, "id" : "ITEM-1", "issued" : { "date-parts" : [ [ "0" ] ] }, "title" : "Why You Only Need to Test with 5 Users", "type" : "webpage" }, "uris" : [ "http://www.mendeley.com/documents/?uuid=007081ac-d03f-32a1-b112-3be8059bb31c" ] } ], "mendeley" : { "formattedCitation" : "(51)", "plainTextFormattedCitation" : "(51)" }, "properties" : {  }, "schema" : "https://github.com/citation-style-language/schema/raw/master/csl-citation.json" }</w:instrText>
      </w:r>
      <w:r w:rsidR="00F26BEE">
        <w:rPr>
          <w:lang w:val="es-ES"/>
        </w:rPr>
        <w:fldChar w:fldCharType="separate"/>
      </w:r>
      <w:r w:rsidR="004A78C7" w:rsidRPr="004A78C7">
        <w:rPr>
          <w:noProof/>
          <w:lang w:val="es-ES"/>
        </w:rPr>
        <w:t>(51)</w:t>
      </w:r>
      <w:r w:rsidR="00F26BEE">
        <w:rPr>
          <w:lang w:val="es-ES"/>
        </w:rPr>
        <w:fldChar w:fldCharType="end"/>
      </w:r>
      <w:r w:rsidR="00472F37">
        <w:rPr>
          <w:lang w:val="es-ES"/>
        </w:rPr>
        <w:t xml:space="preserve"> lo cual no fue posible debido a la poca respuesta del personal de SUSALUD.</w:t>
      </w:r>
      <w:r>
        <w:rPr>
          <w:lang w:val="es-ES"/>
        </w:rPr>
        <w:t xml:space="preserve"> </w:t>
      </w:r>
      <w:r w:rsidR="00472F37">
        <w:rPr>
          <w:lang w:val="es-ES"/>
        </w:rPr>
        <w:t>Es por esto que no se logró iterar la misma cantidad de veces para todos los tipos de usuario, habiéndose iterado 2 veces tanto para ciudadanos como gestores, mas solo una vez para personal de SUSALUD.</w:t>
      </w:r>
    </w:p>
    <w:p w14:paraId="7C774656" w14:textId="77777777" w:rsidR="00524A0A" w:rsidRDefault="00524A0A" w:rsidP="008A445E">
      <w:pPr>
        <w:spacing w:line="360" w:lineRule="auto"/>
        <w:jc w:val="both"/>
        <w:rPr>
          <w:lang w:val="es-ES"/>
        </w:rPr>
      </w:pPr>
    </w:p>
    <w:p w14:paraId="06D24456" w14:textId="77777777" w:rsidR="00A12DD0" w:rsidRDefault="00A12DD0" w:rsidP="000635A6">
      <w:pPr>
        <w:pStyle w:val="Ttulo1"/>
        <w:spacing w:line="360" w:lineRule="auto"/>
        <w:rPr>
          <w:rFonts w:cs="Times New Roman"/>
          <w:szCs w:val="24"/>
        </w:rPr>
      </w:pPr>
      <w:bookmarkStart w:id="103" w:name="_Toc508100449"/>
      <w:r w:rsidRPr="0039004D">
        <w:rPr>
          <w:rFonts w:cs="Times New Roman"/>
          <w:szCs w:val="24"/>
        </w:rPr>
        <w:t>Conclusiones</w:t>
      </w:r>
      <w:bookmarkEnd w:id="103"/>
    </w:p>
    <w:p w14:paraId="4B944AB8" w14:textId="77777777" w:rsidR="000635A6" w:rsidRPr="000635A6" w:rsidRDefault="000635A6" w:rsidP="000635A6">
      <w:pPr>
        <w:rPr>
          <w:lang w:val="es-ES"/>
        </w:rPr>
      </w:pPr>
    </w:p>
    <w:p w14:paraId="13034685" w14:textId="77777777" w:rsidR="00A12DD0" w:rsidRDefault="000635A6" w:rsidP="00262D6E">
      <w:pPr>
        <w:spacing w:line="360" w:lineRule="auto"/>
        <w:jc w:val="both"/>
        <w:rPr>
          <w:rFonts w:cs="Times New Roman"/>
          <w:lang w:val="es-ES"/>
        </w:rPr>
      </w:pPr>
      <w:r>
        <w:rPr>
          <w:rFonts w:cs="Times New Roman"/>
          <w:lang w:val="es-ES"/>
        </w:rPr>
        <w:t xml:space="preserve">De este estudio se concluye que utilizar el UCD para la creación de un sistema de gestión de reclamos en salud fue exitoso y se logró diseñar un sistema de gestión de reclamos que </w:t>
      </w:r>
      <w:commentRangeStart w:id="104"/>
      <w:r w:rsidR="00524A0A">
        <w:rPr>
          <w:rFonts w:cs="Times New Roman"/>
          <w:lang w:val="es-ES"/>
        </w:rPr>
        <w:t xml:space="preserve">era simple y sencillo de </w:t>
      </w:r>
      <w:commentRangeEnd w:id="104"/>
      <w:r w:rsidR="00556114">
        <w:rPr>
          <w:rStyle w:val="Refdecomentario"/>
        </w:rPr>
        <w:commentReference w:id="104"/>
      </w:r>
      <w:r w:rsidR="00524A0A">
        <w:rPr>
          <w:rFonts w:cs="Times New Roman"/>
          <w:lang w:val="es-ES"/>
        </w:rPr>
        <w:t xml:space="preserve">entender por todos los tipos de usuarios involucrados en su uso. </w:t>
      </w:r>
    </w:p>
    <w:p w14:paraId="7FB50F57" w14:textId="77777777" w:rsidR="00524A0A" w:rsidRDefault="00524A0A" w:rsidP="00262D6E">
      <w:pPr>
        <w:spacing w:line="360" w:lineRule="auto"/>
        <w:jc w:val="both"/>
        <w:rPr>
          <w:rFonts w:cs="Times New Roman"/>
          <w:lang w:val="es-ES"/>
        </w:rPr>
      </w:pPr>
    </w:p>
    <w:p w14:paraId="601A7131" w14:textId="77777777" w:rsidR="001775D4" w:rsidRDefault="00524A0A" w:rsidP="00262D6E">
      <w:pPr>
        <w:spacing w:line="360" w:lineRule="auto"/>
        <w:jc w:val="both"/>
        <w:rPr>
          <w:rFonts w:cs="Times New Roman"/>
          <w:lang w:val="es-ES"/>
        </w:rPr>
      </w:pPr>
      <w:r>
        <w:rPr>
          <w:rFonts w:cs="Times New Roman"/>
          <w:lang w:val="es-ES"/>
        </w:rPr>
        <w:t>El uso de esta metodología</w:t>
      </w:r>
      <w:r w:rsidR="00472F37">
        <w:rPr>
          <w:rFonts w:cs="Times New Roman"/>
          <w:lang w:val="es-ES"/>
        </w:rPr>
        <w:t xml:space="preserve"> fue sumamente útil para la recopilación de necesidades de los tipos de usuarios encontrados como claves para el desarrollo de este proyecto y, aunque en la etapa de evaluación solo se pudo iterar 1 vez con cierto tipo de usuario, este sistema fue altamente aceptado </w:t>
      </w:r>
      <w:r w:rsidR="00A21446">
        <w:rPr>
          <w:rFonts w:cs="Times New Roman"/>
          <w:lang w:val="es-ES"/>
        </w:rPr>
        <w:t xml:space="preserve">y los cambios que se realizaron fueron más que todo para adecuación de formas de trabajo de cada tipo de usuario. Esto demostró </w:t>
      </w:r>
      <w:r w:rsidR="001775D4">
        <w:rPr>
          <w:rFonts w:cs="Times New Roman"/>
          <w:lang w:val="es-ES"/>
        </w:rPr>
        <w:t>que la investigación de usuarios realizada en la fase exploratoria fue realizada de manera exitosa y permitió recopilar necesidades que fueron correctamente traducidas a requerimientos del siste</w:t>
      </w:r>
      <w:commentRangeStart w:id="105"/>
      <w:r w:rsidR="001775D4">
        <w:rPr>
          <w:rFonts w:cs="Times New Roman"/>
          <w:lang w:val="es-ES"/>
        </w:rPr>
        <w:t>ma</w:t>
      </w:r>
      <w:commentRangeEnd w:id="105"/>
      <w:r w:rsidR="00855BA7">
        <w:rPr>
          <w:rStyle w:val="Refdecomentario"/>
        </w:rPr>
        <w:commentReference w:id="105"/>
      </w:r>
      <w:r w:rsidR="001775D4">
        <w:rPr>
          <w:rFonts w:cs="Times New Roman"/>
          <w:lang w:val="es-ES"/>
        </w:rPr>
        <w:t xml:space="preserve">. </w:t>
      </w:r>
    </w:p>
    <w:p w14:paraId="717556EA" w14:textId="77777777" w:rsidR="001775D4" w:rsidRDefault="001775D4" w:rsidP="00262D6E">
      <w:pPr>
        <w:spacing w:line="360" w:lineRule="auto"/>
        <w:jc w:val="both"/>
        <w:rPr>
          <w:rFonts w:cs="Times New Roman"/>
          <w:lang w:val="es-ES"/>
        </w:rPr>
      </w:pPr>
    </w:p>
    <w:p w14:paraId="3D944159"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7B9BD45C"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242ED63E" w14:textId="77777777" w:rsidR="00A12DD0" w:rsidRPr="0039004D" w:rsidRDefault="00A12DD0" w:rsidP="00262D6E">
      <w:pPr>
        <w:pStyle w:val="Ttulo1"/>
        <w:spacing w:line="360" w:lineRule="auto"/>
        <w:rPr>
          <w:rFonts w:cs="Times New Roman"/>
          <w:szCs w:val="24"/>
        </w:rPr>
      </w:pPr>
      <w:bookmarkStart w:id="106" w:name="_Toc508100450"/>
      <w:r w:rsidRPr="0039004D">
        <w:rPr>
          <w:rFonts w:cs="Times New Roman"/>
          <w:szCs w:val="24"/>
        </w:rPr>
        <w:t>Recomendaciones</w:t>
      </w:r>
      <w:bookmarkEnd w:id="106"/>
    </w:p>
    <w:p w14:paraId="33DDD613" w14:textId="77777777" w:rsidR="004A78C7" w:rsidRDefault="004A78C7" w:rsidP="00262D6E">
      <w:pPr>
        <w:spacing w:line="360" w:lineRule="auto"/>
        <w:jc w:val="both"/>
        <w:rPr>
          <w:rFonts w:cs="Times New Roman"/>
          <w:lang w:val="es-ES"/>
        </w:rPr>
      </w:pPr>
    </w:p>
    <w:p w14:paraId="606A70AA" w14:textId="77777777" w:rsidR="004A78C7" w:rsidRDefault="004A78C7" w:rsidP="00262D6E">
      <w:pPr>
        <w:spacing w:line="360" w:lineRule="auto"/>
        <w:jc w:val="both"/>
        <w:rPr>
          <w:rFonts w:cs="Times New Roman"/>
          <w:lang w:val="es-ES"/>
        </w:rPr>
      </w:pPr>
      <w:r>
        <w:rPr>
          <w:rFonts w:cs="Times New Roman"/>
          <w:lang w:val="es-ES"/>
        </w:rPr>
        <w:t>Lu</w:t>
      </w:r>
      <w:r w:rsidR="00DF5627">
        <w:rPr>
          <w:rFonts w:cs="Times New Roman"/>
          <w:lang w:val="es-ES"/>
        </w:rPr>
        <w:t>ego de realizar este estudio, el uso de metodología UCD se hace recomendable para la creación de HIT. Estudios en los que se evalúa la satisfacción de uso, usabilidad y aceptabilidad del sistema son necesarios para poder realizar estadísticas. Estos estudios no deben solo realizarse pensando en la usabilidad final medible de un sistema desarrollado, sino deben realizarse de manera correcta utilizando investigación de usuarios previamente al diseño de dichos sistemas.</w:t>
      </w:r>
    </w:p>
    <w:p w14:paraId="6E711AD2" w14:textId="77777777" w:rsidR="00DF5627" w:rsidRDefault="00DF5627" w:rsidP="00262D6E">
      <w:pPr>
        <w:spacing w:line="360" w:lineRule="auto"/>
        <w:jc w:val="both"/>
        <w:rPr>
          <w:rFonts w:cs="Times New Roman"/>
          <w:lang w:val="es-ES"/>
        </w:rPr>
      </w:pPr>
    </w:p>
    <w:p w14:paraId="041EEE2B" w14:textId="77777777" w:rsidR="00DF5627" w:rsidRDefault="00DF5627" w:rsidP="00262D6E">
      <w:pPr>
        <w:spacing w:line="360" w:lineRule="auto"/>
        <w:jc w:val="both"/>
        <w:rPr>
          <w:rFonts w:cs="Times New Roman"/>
          <w:lang w:val="es-ES"/>
        </w:rPr>
      </w:pPr>
      <w:r>
        <w:rPr>
          <w:rFonts w:cs="Times New Roman"/>
          <w:lang w:val="es-ES"/>
        </w:rPr>
        <w:t xml:space="preserve">Adicionalmente, para el sistema de gestión de reclamos debería incluirse un tipo de usuario adicional que serían las IAFAS ya que luego de esta investigación, se encontró que bastante problemática reside en que los ciudadanos no conocen lo que sus aseguradoras les ofrecen y esto no es competencia de la misma IPRESS en dar a conocer. </w:t>
      </w:r>
      <w:r w:rsidR="001E7F94">
        <w:rPr>
          <w:rFonts w:cs="Times New Roman"/>
          <w:lang w:val="es-ES"/>
        </w:rPr>
        <w:t>Así</w:t>
      </w:r>
      <w:r>
        <w:rPr>
          <w:rFonts w:cs="Times New Roman"/>
          <w:lang w:val="es-ES"/>
        </w:rPr>
        <w:t xml:space="preserve"> mismo, la participación del MINSA para dar a conocer los derechos ciudadanos en salud es necesaria con una participación m</w:t>
      </w:r>
      <w:r w:rsidR="001E7F94">
        <w:rPr>
          <w:rFonts w:cs="Times New Roman"/>
          <w:lang w:val="es-ES"/>
        </w:rPr>
        <w:t xml:space="preserve">ás activa ya que, debido a la imagen sancionadora que tienen las IPRESS de SUSALUD, podría dificultarse la adopción del sistema ya que pueden verlo como una forma extra de fiscalización y no como una ayuda. </w:t>
      </w:r>
    </w:p>
    <w:p w14:paraId="31A38F1C" w14:textId="77777777" w:rsidR="001E7F94" w:rsidRDefault="001E7F94" w:rsidP="00262D6E">
      <w:pPr>
        <w:spacing w:line="360" w:lineRule="auto"/>
        <w:jc w:val="both"/>
        <w:rPr>
          <w:rFonts w:cs="Times New Roman"/>
          <w:lang w:val="es-ES"/>
        </w:rPr>
      </w:pPr>
    </w:p>
    <w:p w14:paraId="6AB5F472" w14:textId="77777777" w:rsidR="001E7F94" w:rsidRDefault="001E7F94" w:rsidP="00262D6E">
      <w:pPr>
        <w:spacing w:line="360" w:lineRule="auto"/>
        <w:jc w:val="both"/>
        <w:rPr>
          <w:rFonts w:cs="Times New Roman"/>
          <w:lang w:val="es-ES"/>
        </w:rPr>
      </w:pPr>
      <w:r>
        <w:rPr>
          <w:rFonts w:cs="Times New Roman"/>
          <w:lang w:val="es-ES"/>
        </w:rPr>
        <w:t>Finalmente, para que este sistema sea adoptado exitosamente se recomienda que, en caso llegar</w:t>
      </w:r>
      <w:del w:id="107" w:author="Cesar Carcamo" w:date="2018-03-28T17:22:00Z">
        <w:r w:rsidDel="00851D17">
          <w:rPr>
            <w:rFonts w:cs="Times New Roman"/>
            <w:lang w:val="es-ES"/>
          </w:rPr>
          <w:delText>á</w:delText>
        </w:r>
      </w:del>
      <w:ins w:id="108" w:author="Cesar Carcamo" w:date="2018-03-28T17:22:00Z">
        <w:r w:rsidR="00851D17">
          <w:rPr>
            <w:rFonts w:cs="Times New Roman"/>
            <w:lang w:val="es-ES"/>
          </w:rPr>
          <w:t>a</w:t>
        </w:r>
      </w:ins>
      <w:r>
        <w:rPr>
          <w:rFonts w:cs="Times New Roman"/>
          <w:lang w:val="es-ES"/>
        </w:rPr>
        <w:t xml:space="preserve"> a desarrollarse, solo se lanzará para los gestores y personal de SUSALUD en un primer momento. Esto permitirá que ellos puedan acostumbrase al uso de este sistema para gestionar reclamos, de la mano con mucha capacitación y monitoreo de parte de la misma IPRESS y de SUSALUD para su correcto uso y clasificación </w:t>
      </w:r>
      <w:r w:rsidR="00405ADB">
        <w:rPr>
          <w:rFonts w:cs="Times New Roman"/>
          <w:lang w:val="es-ES"/>
        </w:rPr>
        <w:t>de los reclamos. Una vez que los gestores se encuentren acostumbrados a su uso, recién se tendría que abrir el acceso a los ciudadanos para el ingreso y monitoreo de sus solicitudes. Esta apertura también debe ir acompañada de mucha difusión de parte del MINSA y SUSALUD para dar a conocer la herramienta</w:t>
      </w:r>
      <w:r w:rsidR="008E0D06">
        <w:rPr>
          <w:rFonts w:cs="Times New Roman"/>
          <w:lang w:val="es-ES"/>
        </w:rPr>
        <w:t xml:space="preserve"> y sea correctamente utilizada por ellos</w:t>
      </w:r>
      <w:r w:rsidR="00405ADB">
        <w:rPr>
          <w:rFonts w:cs="Times New Roman"/>
          <w:lang w:val="es-ES"/>
        </w:rPr>
        <w:t>.</w:t>
      </w:r>
      <w:r w:rsidR="008E0D06">
        <w:rPr>
          <w:rFonts w:cs="Times New Roman"/>
          <w:lang w:val="es-ES"/>
        </w:rPr>
        <w:t xml:space="preserve"> Esto debe venir de la mano de una campaña de sensibilización a los ciudadanos sobre la definición e importancia de los reclamos, esto con el fin de evitar malas interpretaciones sobre el </w:t>
      </w:r>
      <w:del w:id="109" w:author="Cesar Carcamo" w:date="2018-03-28T17:23:00Z">
        <w:r w:rsidR="008E0D06" w:rsidDel="00851D17">
          <w:rPr>
            <w:rFonts w:cs="Times New Roman"/>
            <w:lang w:val="es-ES"/>
          </w:rPr>
          <w:delText xml:space="preserve">termino </w:delText>
        </w:r>
      </w:del>
      <w:ins w:id="110" w:author="Cesar Carcamo" w:date="2018-03-28T17:23:00Z">
        <w:r w:rsidR="00851D17">
          <w:rPr>
            <w:rFonts w:cs="Times New Roman"/>
            <w:lang w:val="es-ES"/>
          </w:rPr>
          <w:t xml:space="preserve">término </w:t>
        </w:r>
      </w:ins>
      <w:r w:rsidR="008E0D06">
        <w:rPr>
          <w:rFonts w:cs="Times New Roman"/>
          <w:lang w:val="es-ES"/>
        </w:rPr>
        <w:t>reclamo.</w:t>
      </w:r>
    </w:p>
    <w:p w14:paraId="616F99FF" w14:textId="77777777" w:rsidR="004A78C7" w:rsidRDefault="004A78C7" w:rsidP="00262D6E">
      <w:pPr>
        <w:spacing w:line="360" w:lineRule="auto"/>
        <w:jc w:val="both"/>
        <w:rPr>
          <w:rFonts w:cs="Times New Roman"/>
          <w:lang w:val="es-ES"/>
        </w:rPr>
      </w:pPr>
    </w:p>
    <w:p w14:paraId="1173AAA6" w14:textId="77777777" w:rsidR="00A12DD0" w:rsidRPr="0039004D" w:rsidRDefault="00A12DD0" w:rsidP="00262D6E">
      <w:pPr>
        <w:pStyle w:val="Ttulo1"/>
        <w:spacing w:line="360" w:lineRule="auto"/>
        <w:rPr>
          <w:rFonts w:cs="Times New Roman"/>
          <w:szCs w:val="24"/>
        </w:rPr>
      </w:pPr>
      <w:bookmarkStart w:id="111" w:name="_Toc508100451"/>
      <w:r w:rsidRPr="0039004D">
        <w:rPr>
          <w:rFonts w:cs="Times New Roman"/>
          <w:szCs w:val="24"/>
        </w:rPr>
        <w:t>Referencias bibliográficas</w:t>
      </w:r>
      <w:bookmarkEnd w:id="111"/>
    </w:p>
    <w:p w14:paraId="1D666212" w14:textId="77777777" w:rsidR="00623ED4" w:rsidRPr="0039004D" w:rsidRDefault="00623ED4" w:rsidP="00262D6E">
      <w:pPr>
        <w:spacing w:line="360" w:lineRule="auto"/>
        <w:jc w:val="both"/>
        <w:rPr>
          <w:rFonts w:cs="Times New Roman"/>
          <w:lang w:val="es-ES"/>
        </w:rPr>
      </w:pPr>
    </w:p>
    <w:p w14:paraId="7BCD161E" w14:textId="77777777" w:rsidR="004A78C7" w:rsidRPr="0066664C" w:rsidRDefault="00F26BEE" w:rsidP="004A78C7">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4A78C7" w:rsidRPr="004A78C7">
        <w:rPr>
          <w:rFonts w:cs="Times New Roman"/>
          <w:noProof/>
        </w:rPr>
        <w:t xml:space="preserve">1. </w:t>
      </w:r>
      <w:r w:rsidR="004A78C7" w:rsidRPr="004A78C7">
        <w:rPr>
          <w:rFonts w:cs="Times New Roman"/>
          <w:noProof/>
        </w:rPr>
        <w:tab/>
        <w:t xml:space="preserve">Orozco M. Garantia_Calidad_Seguridad_Paciente-CIES-Miguel_Orozco. </w:t>
      </w:r>
      <w:r w:rsidR="004A78C7" w:rsidRPr="0066664C">
        <w:rPr>
          <w:rFonts w:cs="Times New Roman"/>
          <w:noProof/>
          <w:lang w:val="en-US"/>
        </w:rPr>
        <w:t xml:space="preserve">2009. p. 50. </w:t>
      </w:r>
    </w:p>
    <w:p w14:paraId="05D664FA"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 </w:t>
      </w:r>
      <w:r w:rsidRPr="0066664C">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0CEC89D7"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3. </w:t>
      </w:r>
      <w:r w:rsidRPr="0066664C">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6970A75D"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4. </w:t>
      </w:r>
      <w:r w:rsidRPr="0066664C">
        <w:rPr>
          <w:rFonts w:cs="Times New Roman"/>
          <w:noProof/>
          <w:lang w:val="en-US"/>
        </w:rPr>
        <w:tab/>
        <w:t>The HCAHPS Survey -Frequently Asked Questions The HCAHPS Survey – Frequently Asked Questions. [cited 2016 Aug 4]; Available from: http://www.hcahpsonline.org/home.aspx.</w:t>
      </w:r>
    </w:p>
    <w:p w14:paraId="21D185B6"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5. </w:t>
      </w:r>
      <w:r w:rsidRPr="0066664C">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7E03524F"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6. </w:t>
      </w:r>
      <w:r w:rsidRPr="0066664C">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0798D9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66664C">
        <w:rPr>
          <w:rFonts w:cs="Times New Roman"/>
          <w:noProof/>
          <w:lang w:val="en-US"/>
        </w:rPr>
        <w:t xml:space="preserve">7. </w:t>
      </w:r>
      <w:r w:rsidRPr="0066664C">
        <w:rPr>
          <w:rFonts w:cs="Times New Roman"/>
          <w:noProof/>
          <w:lang w:val="en-US"/>
        </w:rPr>
        <w:tab/>
        <w:t xml:space="preserve">The NHS Plan A plan for investment A plan for reform. </w:t>
      </w:r>
      <w:r w:rsidRPr="004A78C7">
        <w:rPr>
          <w:rFonts w:cs="Times New Roman"/>
          <w:noProof/>
        </w:rPr>
        <w:t xml:space="preserve">2000; </w:t>
      </w:r>
    </w:p>
    <w:p w14:paraId="3238F108"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8. </w:t>
      </w:r>
      <w:r w:rsidRPr="004A78C7">
        <w:rPr>
          <w:rFonts w:cs="Times New Roman"/>
          <w:noProof/>
        </w:rPr>
        <w:tab/>
        <w:t xml:space="preserve">Cubillas JJ, Ramos MI, Feito FR, González JM, Gersol R, Ramos MB. Importancia de los Customer Relationship Management (CRM) sanitarios en las pandemias y alertas sanitarias. </w:t>
      </w:r>
      <w:r w:rsidRPr="0066664C">
        <w:rPr>
          <w:rFonts w:cs="Times New Roman"/>
          <w:noProof/>
          <w:lang w:val="en-US"/>
        </w:rPr>
        <w:t>Atención Primaria [Internet]. 2015 May 1 [cited 2018 Mar 14];47(5):267–72. Available from: https://www.sciencedirect.com/science/article/pii/S0212656714002315</w:t>
      </w:r>
    </w:p>
    <w:p w14:paraId="4D839553"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9. </w:t>
      </w:r>
      <w:r w:rsidRPr="0066664C">
        <w:rPr>
          <w:rFonts w:cs="Times New Roman"/>
          <w:noProof/>
          <w:lang w:val="en-US"/>
        </w:rPr>
        <w:tab/>
        <w:t>Notes on User Centered Design Process (UCD) [Internet]. [cited 2017 May 24]. Available from: https://www.w3.org/WAI/redesign/ucd</w:t>
      </w:r>
    </w:p>
    <w:p w14:paraId="4C046DB0"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10. </w:t>
      </w:r>
      <w:r w:rsidRPr="0066664C">
        <w:rPr>
          <w:rFonts w:cs="Times New Roman"/>
          <w:noProof/>
          <w:lang w:val="en-US"/>
        </w:rPr>
        <w:tab/>
        <w:t xml:space="preserve">International Organization for Standardization. ISO 9241-210: Ergonomics of human–system interaction - Human-centred design for interactive systems. Int Organ Stand. 2010;2010:32. </w:t>
      </w:r>
    </w:p>
    <w:p w14:paraId="60F0DF4A"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11. </w:t>
      </w:r>
      <w:r w:rsidRPr="0066664C">
        <w:rPr>
          <w:rFonts w:cs="Times New Roman"/>
          <w:noProof/>
          <w:lang w:val="en-US"/>
        </w:rPr>
        <w:tab/>
        <w:t>Health Services Review Council. Guide to Complaint Handling in Health Care Services. 2005; Available from: http://www.health.vic.gov.au/hsc/downloads/complaints_handling.pdf</w:t>
      </w:r>
    </w:p>
    <w:p w14:paraId="13B2F85F"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12. </w:t>
      </w:r>
      <w:r w:rsidRPr="004A78C7">
        <w:rPr>
          <w:rFonts w:cs="Times New Roman"/>
          <w:noProof/>
        </w:rPr>
        <w:tab/>
        <w:t>Peruano E. DECRETO SUPREMO N</w:t>
      </w:r>
      <w:r w:rsidRPr="004A78C7">
        <w:rPr>
          <w:rFonts w:cs="Times New Roman"/>
          <w:noProof/>
          <w:vertAlign w:val="superscript"/>
        </w:rPr>
        <w:t>o</w:t>
      </w:r>
      <w:r w:rsidRPr="004A78C7">
        <w:rPr>
          <w:rFonts w:cs="Times New Roman"/>
          <w:noProof/>
        </w:rPr>
        <w:t xml:space="preserve"> 030-2016-SA. </w:t>
      </w:r>
      <w:r w:rsidRPr="0066664C">
        <w:rPr>
          <w:rFonts w:cs="Times New Roman"/>
          <w:noProof/>
          <w:lang w:val="en-US"/>
        </w:rPr>
        <w:t>[cited 2018 Mar 14]; Available from: http://busquedas.elperuano.pe/download/url/aprueban-reglamento-para-la-atencion-de-reclamos-y-quejas-de-decreto-supremo-n-030-2016-sa-1409580-7</w:t>
      </w:r>
    </w:p>
    <w:p w14:paraId="53EF09DC"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13. </w:t>
      </w:r>
      <w:r w:rsidRPr="004A78C7">
        <w:rPr>
          <w:rFonts w:cs="Times New Roman"/>
          <w:noProof/>
        </w:rPr>
        <w:tab/>
        <w:t xml:space="preserve">Susalud: la tecnología digital al servicio de ciudadanos y gestores | Gestion.pe [Internet]. </w:t>
      </w:r>
      <w:r w:rsidRPr="0066664C">
        <w:rPr>
          <w:rFonts w:cs="Times New Roman"/>
          <w:noProof/>
          <w:lang w:val="en-US"/>
        </w:rPr>
        <w:t>[cited 2017 Dec 16]. Available from: https://gestion.pe/panelg/susalud-tecnologia-digital-al-servicio-ciudadanos-y-gestores-2197181</w:t>
      </w:r>
    </w:p>
    <w:p w14:paraId="145A235A"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14. </w:t>
      </w:r>
      <w:r w:rsidRPr="0066664C">
        <w:rPr>
          <w:rFonts w:cs="Times New Roman"/>
          <w:noProof/>
          <w:lang w:val="en-US"/>
        </w:rPr>
        <w:tab/>
        <w:t>Al-Abri R, Al-Balushi A. Patient satisfaction survey as a tool towards quality improvement. Oman Med J [Internet]. 2014 Jan [cited 2016 Aug 7];29(1):3–7. Available from: http://www.ncbi.nlm.nih.gov/pubmed/24501659</w:t>
      </w:r>
    </w:p>
    <w:p w14:paraId="610AF2C9"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5. </w:t>
      </w:r>
      <w:r w:rsidRPr="004A78C7">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7C10E09B"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6. </w:t>
      </w:r>
      <w:r w:rsidRPr="004A78C7">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2E85A77A"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17. </w:t>
      </w:r>
      <w:r w:rsidRPr="0066664C">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5876AEE3"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18. </w:t>
      </w:r>
      <w:r w:rsidRPr="0066664C">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5C2023D0"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19. </w:t>
      </w:r>
      <w:r w:rsidRPr="0066664C">
        <w:rPr>
          <w:rFonts w:cs="Times New Roman"/>
          <w:noProof/>
          <w:lang w:val="en-US"/>
        </w:rPr>
        <w:tab/>
        <w:t xml:space="preserve">Predictors of patient satisfaction. Gomal J Med Sci. 9(2). </w:t>
      </w:r>
    </w:p>
    <w:p w14:paraId="580ACB3C"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20. </w:t>
      </w:r>
      <w:r w:rsidRPr="004A78C7">
        <w:rPr>
          <w:rFonts w:cs="Times New Roman"/>
          <w:noProof/>
        </w:rPr>
        <w:tab/>
        <w:t xml:space="preserve">EsSalud. Registro Informático de Atención al Asegurado [Internet]. </w:t>
      </w:r>
      <w:r w:rsidRPr="0066664C">
        <w:rPr>
          <w:rFonts w:cs="Times New Roman"/>
          <w:noProof/>
          <w:lang w:val="en-US"/>
        </w:rPr>
        <w:t>[cited 2016 Aug 16]. Available from: http://ww3.essalud.gob.pe:8080/riid/portal.html</w:t>
      </w:r>
    </w:p>
    <w:p w14:paraId="3123B37C"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1. </w:t>
      </w:r>
      <w:r w:rsidRPr="0066664C">
        <w:rPr>
          <w:rFonts w:cs="Times New Roman"/>
          <w:noProof/>
          <w:lang w:val="en-US"/>
        </w:rPr>
        <w:tab/>
        <w:t>CRM for Small Business - Customer Relationship Management - Act! [Internet]. [cited 2018 Feb 4]. Available from: https://www.act.com/</w:t>
      </w:r>
    </w:p>
    <w:p w14:paraId="41A96B19"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2. </w:t>
      </w:r>
      <w:r w:rsidRPr="0066664C">
        <w:rPr>
          <w:rFonts w:cs="Times New Roman"/>
          <w:noProof/>
          <w:lang w:val="en-US"/>
        </w:rPr>
        <w:tab/>
        <w:t>Qué es CRM: Customer Relationship Management y Software CRM [Internet]. [cited 2018 Feb 4]. Available from: https://www.sumacrm.com/soporte/customer-relationship-management</w:t>
      </w:r>
    </w:p>
    <w:p w14:paraId="1B7E69C3"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3. </w:t>
      </w:r>
      <w:r w:rsidRPr="0066664C">
        <w:rPr>
          <w:rFonts w:cs="Times New Roman"/>
          <w:noProof/>
          <w:lang w:val="en-US"/>
        </w:rPr>
        <w:tab/>
        <w:t>Anshari M, Almunawar MN. Evaluating CRM Implementation in Healthcare Organization. [cited 2018 Mar 14]; Available from: https://arxiv.org/pdf/1204.3689.pdf</w:t>
      </w:r>
    </w:p>
    <w:p w14:paraId="5BAC22D9"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4. </w:t>
      </w:r>
      <w:r w:rsidRPr="0066664C">
        <w:rPr>
          <w:rFonts w:cs="Times New Roman"/>
          <w:noProof/>
          <w:lang w:val="en-US"/>
        </w:rPr>
        <w:tab/>
        <w:t xml:space="preserve">Noakes Schulze A. User-Centered Design for Information Professionals. Assoc Libr Inf Sci Educ. </w:t>
      </w:r>
    </w:p>
    <w:p w14:paraId="75C1C3D5"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5. </w:t>
      </w:r>
      <w:r w:rsidRPr="0066664C">
        <w:rPr>
          <w:rFonts w:cs="Times New Roman"/>
          <w:noProof/>
          <w:lang w:val="en-US"/>
        </w:rPr>
        <w:tab/>
        <w:t xml:space="preserve">Heland M. HANDBOOK OF HUMAN-COMPUTER INTERACTION. 1991. 1135 p. </w:t>
      </w:r>
    </w:p>
    <w:p w14:paraId="2582BCE3"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6. </w:t>
      </w:r>
      <w:r w:rsidRPr="0066664C">
        <w:rPr>
          <w:rFonts w:cs="Times New Roman"/>
          <w:noProof/>
          <w:lang w:val="en-US"/>
        </w:rPr>
        <w:tab/>
        <w:t>Ghaoui C. Encyclopedia Of Human Computer Interaction [Internet]. 2006. 1-757 p. Available from: papers2://publication/uuid/FF9B21D6-1E10-42E3-942D-EDA95AEE6D3B</w:t>
      </w:r>
    </w:p>
    <w:p w14:paraId="239529B5"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7. </w:t>
      </w:r>
      <w:r w:rsidRPr="0066664C">
        <w:rPr>
          <w:rFonts w:cs="Times New Roman"/>
          <w:noProof/>
          <w:lang w:val="en-US"/>
        </w:rPr>
        <w:tab/>
        <w:t>Abras C, Maloney-Krichmar D, Preece J. User-Centered Design. 2004 [cited 2018 Mar 14]; Available from: http://citeseerx.ist.psu.edu/viewdoc/download?doi=10.1.1.94.381&amp;rep=rep1&amp;type=pdf</w:t>
      </w:r>
    </w:p>
    <w:p w14:paraId="2C6DC50B"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8. </w:t>
      </w:r>
      <w:r w:rsidRPr="0066664C">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0A2D0AFF"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29. </w:t>
      </w:r>
      <w:r w:rsidRPr="0066664C">
        <w:rPr>
          <w:rFonts w:cs="Times New Roman"/>
          <w:noProof/>
          <w:lang w:val="en-US"/>
        </w:rPr>
        <w:tab/>
        <w:t>HIT Implementation Strategies and User-Centered Design [Internet]. [cited 2017 May 29]. Available from: http://pinnacle-center.com/hit-implementation-strategies-and-user-centered-design/</w:t>
      </w:r>
    </w:p>
    <w:p w14:paraId="7D0B7D7F"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30. </w:t>
      </w:r>
      <w:r w:rsidRPr="0066664C">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3CDA7F6D"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31. </w:t>
      </w:r>
      <w:r w:rsidRPr="0066664C">
        <w:rPr>
          <w:rFonts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2557500A"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32. </w:t>
      </w:r>
      <w:r w:rsidRPr="004A78C7">
        <w:rPr>
          <w:rFonts w:cs="Times New Roman"/>
          <w:noProof/>
        </w:rPr>
        <w:tab/>
        <w:t>El Peruano. DECRETO SUPREMO N</w:t>
      </w:r>
      <w:r w:rsidRPr="004A78C7">
        <w:rPr>
          <w:rFonts w:cs="Times New Roman"/>
          <w:noProof/>
          <w:vertAlign w:val="superscript"/>
        </w:rPr>
        <w:t>o</w:t>
      </w:r>
      <w:r w:rsidRPr="004A78C7">
        <w:rPr>
          <w:rFonts w:cs="Times New Roman"/>
          <w:noProof/>
        </w:rPr>
        <w:t xml:space="preserve"> 008-2014-SA. </w:t>
      </w:r>
      <w:r w:rsidRPr="0066664C">
        <w:rPr>
          <w:rFonts w:cs="Times New Roman"/>
          <w:noProof/>
          <w:lang w:val="en-US"/>
        </w:rPr>
        <w:t>2014 [cited 2018 Mar 14]; Available from: http://busquedas.elperuano.pe/download/url/aprueban-el-reglamento-de-organizacion-y-funciones-de-la-superintendencia-nacion-1094629-2</w:t>
      </w:r>
    </w:p>
    <w:p w14:paraId="21A66880"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3. </w:t>
      </w:r>
      <w:r w:rsidRPr="004A78C7">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0803BA50"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34. </w:t>
      </w:r>
      <w:r w:rsidRPr="004A78C7">
        <w:rPr>
          <w:rFonts w:cs="Times New Roman"/>
          <w:noProof/>
        </w:rPr>
        <w:tab/>
        <w:t xml:space="preserve">Seguro Integral de Salud - Microsoft Power BI [Internet]. </w:t>
      </w:r>
      <w:r w:rsidRPr="0066664C">
        <w:rPr>
          <w:rFonts w:cs="Times New Roman"/>
          <w:noProof/>
          <w:lang w:val="en-US"/>
        </w:rPr>
        <w:t>[cited 2018 Jan 23]. Available from: https://app.powerbi.com/view?r=eyJrIjoiNTljNzlmMTUtM2Y5NS00M2FjLWIwMGUtZmE0MDFhMWI5OGZjIiwidCI6IjZmZTkxN2VlLWQ5OWMtNGJmNy05OGQ1LThhOTUyYTE3NzhjNCIsImMiOjR9</w:t>
      </w:r>
    </w:p>
    <w:p w14:paraId="120F514D"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35. </w:t>
      </w:r>
      <w:r w:rsidRPr="004A78C7">
        <w:rPr>
          <w:rFonts w:cs="Times New Roman"/>
          <w:noProof/>
        </w:rPr>
        <w:tab/>
        <w:t xml:space="preserve">Plataforma de Información SUSALUD [Internet]. </w:t>
      </w:r>
      <w:r w:rsidRPr="0066664C">
        <w:rPr>
          <w:rFonts w:cs="Times New Roman"/>
          <w:noProof/>
          <w:lang w:val="en-US"/>
        </w:rPr>
        <w:t>[cited 2018 Jan 23]. Available from: http://bi.susalud.gob.pe/QvAJAXZfc/opendoc.htm?document=QV Produccion%2FSIG_SUSALUD.qvw&amp;host=QVS%40srvqlikias&amp;anonymous=true</w:t>
      </w:r>
    </w:p>
    <w:p w14:paraId="70AEC053"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36. </w:t>
      </w:r>
      <w:r w:rsidRPr="0066664C">
        <w:rPr>
          <w:rFonts w:cs="Times New Roman"/>
          <w:noProof/>
          <w:lang w:val="en-US"/>
        </w:rPr>
        <w:tab/>
        <w:t>BPM PAC | Consulta [Internet]. [cited 2017 Mar 14]. Available from: http://app17.susalud.gob.pe/formulario_consulta/</w:t>
      </w:r>
    </w:p>
    <w:p w14:paraId="7B1529AF"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37. </w:t>
      </w:r>
      <w:r w:rsidRPr="004A78C7">
        <w:rPr>
          <w:rFonts w:cs="Times New Roman"/>
          <w:noProof/>
        </w:rPr>
        <w:tab/>
        <w:t xml:space="preserve">SUSALUD CONTIGO - Aplicaciones de Android en Google Play [Internet]. </w:t>
      </w:r>
      <w:r w:rsidRPr="0066664C">
        <w:rPr>
          <w:rFonts w:cs="Times New Roman"/>
          <w:noProof/>
          <w:lang w:val="en-US"/>
        </w:rPr>
        <w:t>[cited 2017 Mar 14]. Available from: https://play.google.com/store/apps/details?id=pe.gob.susalud.servicio&amp;hl=es</w:t>
      </w:r>
    </w:p>
    <w:p w14:paraId="75ED1063"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38. </w:t>
      </w:r>
      <w:r w:rsidRPr="004A78C7">
        <w:rPr>
          <w:rFonts w:cs="Times New Roman"/>
          <w:noProof/>
        </w:rPr>
        <w:tab/>
        <w:t xml:space="preserve">SUSALUD | MÁS DE 10 MIL USUARIOS UTILIZAN APP SUSALUD CONTIGO [Internet]. </w:t>
      </w:r>
      <w:r w:rsidRPr="0066664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29AA2D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9. </w:t>
      </w:r>
      <w:r w:rsidRPr="004A78C7">
        <w:rPr>
          <w:rFonts w:cs="Times New Roman"/>
          <w:noProof/>
        </w:rPr>
        <w:tab/>
        <w:t>SUSALUD | Mapa Georeferenciado [Internet]. [cited 2018 Mar 14]. Available from: http://mapa.susalud.gob.pe/</w:t>
      </w:r>
    </w:p>
    <w:p w14:paraId="2167170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0. </w:t>
      </w:r>
      <w:r w:rsidRPr="004A78C7">
        <w:rPr>
          <w:rFonts w:cs="Times New Roman"/>
          <w:noProof/>
        </w:rPr>
        <w:tab/>
        <w:t>Resolución Ministerial 667-2017/MINSA. [cited 2018 Mar 14]; Available from: ftp://ftp2.minsa.gob.pe/normaslegales/2017/RM_N°_667-2017-MINSA.PDF</w:t>
      </w:r>
    </w:p>
    <w:p w14:paraId="0AEC7052"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41. </w:t>
      </w:r>
      <w:r w:rsidRPr="004A78C7">
        <w:rPr>
          <w:rFonts w:cs="Times New Roman"/>
          <w:noProof/>
        </w:rPr>
        <w:tab/>
        <w:t xml:space="preserve">RESOLUCION N° 160-2011-SUNASA/CD - Norma Legal Diario Oficial El Peruano [Internet]. </w:t>
      </w:r>
      <w:r w:rsidRPr="0066664C">
        <w:rPr>
          <w:rFonts w:cs="Times New Roman"/>
          <w:noProof/>
          <w:lang w:val="en-US"/>
        </w:rPr>
        <w:t>[cited 2018 Mar 14]. Available from: http://busquedas.elperuano.pe/normaslegales/aprueban-reglamento-general-para-la-atencion-de-los-reclamos-resolucion-n-160-2011-sunasacd-737790-1/</w:t>
      </w:r>
    </w:p>
    <w:p w14:paraId="2B9DB369"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66664C">
        <w:rPr>
          <w:rFonts w:cs="Times New Roman"/>
          <w:noProof/>
          <w:lang w:val="en-US"/>
        </w:rPr>
        <w:t xml:space="preserve">42. </w:t>
      </w:r>
      <w:r w:rsidRPr="0066664C">
        <w:rPr>
          <w:rFonts w:cs="Times New Roman"/>
          <w:noProof/>
          <w:lang w:val="en-US"/>
        </w:rPr>
        <w:tab/>
        <w:t xml:space="preserve">Paul CL. A Modified Delphi Approach to a New Card Sorting Methodology. </w:t>
      </w:r>
      <w:r w:rsidRPr="004A78C7">
        <w:rPr>
          <w:rFonts w:cs="Times New Roman"/>
          <w:noProof/>
        </w:rPr>
        <w:t xml:space="preserve">J Usability Stud. 2008;4(1):7–30. </w:t>
      </w:r>
    </w:p>
    <w:p w14:paraId="5BF890C5"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3. </w:t>
      </w:r>
      <w:r w:rsidRPr="004A78C7">
        <w:rPr>
          <w:rFonts w:cs="Times New Roman"/>
          <w:noProof/>
        </w:rPr>
        <w:tab/>
        <w:t>Salud | Reclamos.cl [Internet]. [cited 2018 Mar 27]. Available from: https://www.reclamos.cl/salud</w:t>
      </w:r>
    </w:p>
    <w:p w14:paraId="69D6B64C"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44. </w:t>
      </w:r>
      <w:r w:rsidRPr="004A78C7">
        <w:rPr>
          <w:rFonts w:cs="Times New Roman"/>
          <w:noProof/>
        </w:rPr>
        <w:tab/>
        <w:t xml:space="preserve">ShowMore - Grabar, cargar y compartir sus vídeos en la web fácilmente [Internet]. </w:t>
      </w:r>
      <w:r w:rsidRPr="0066664C">
        <w:rPr>
          <w:rFonts w:cs="Times New Roman"/>
          <w:noProof/>
          <w:lang w:val="en-US"/>
        </w:rPr>
        <w:t>[cited 2018 Mar 27]. Available from: https://showmore.com/es/</w:t>
      </w:r>
    </w:p>
    <w:p w14:paraId="6D1C6E8D"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45. </w:t>
      </w:r>
      <w:r w:rsidRPr="0066664C">
        <w:rPr>
          <w:rFonts w:cs="Times New Roman"/>
          <w:noProof/>
          <w:lang w:val="en-US"/>
        </w:rPr>
        <w:tab/>
        <w:t>oTranscribe [Internet]. [cited 2018 Mar 27]. Available from: http://otranscribe.com/</w:t>
      </w:r>
    </w:p>
    <w:p w14:paraId="76CA1B78"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46. </w:t>
      </w:r>
      <w:r w:rsidRPr="004A78C7">
        <w:rPr>
          <w:rFonts w:cs="Times New Roman"/>
          <w:noProof/>
        </w:rPr>
        <w:tab/>
        <w:t xml:space="preserve">Superintendencia de Salud, Gobierno de Chile - Reclamo contra FONASA o ISAPRES [Internet]. </w:t>
      </w:r>
      <w:r w:rsidRPr="0066664C">
        <w:rPr>
          <w:rFonts w:cs="Times New Roman"/>
          <w:noProof/>
          <w:lang w:val="en-US"/>
        </w:rPr>
        <w:t>[cited 2018 Mar 27]. Available from: http://www.supersalud.gob.cl/portal/w3-article-7592.html#online</w:t>
      </w:r>
    </w:p>
    <w:p w14:paraId="428CBB5C"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4A78C7">
        <w:rPr>
          <w:rFonts w:cs="Times New Roman"/>
          <w:noProof/>
        </w:rPr>
        <w:t xml:space="preserve">47. </w:t>
      </w:r>
      <w:r w:rsidRPr="004A78C7">
        <w:rPr>
          <w:rFonts w:cs="Times New Roman"/>
          <w:noProof/>
        </w:rPr>
        <w:tab/>
        <w:t xml:space="preserve">Formule su petición, queja, reclamo, sugerencia o denuncia [Internet]. </w:t>
      </w:r>
      <w:r w:rsidRPr="0066664C">
        <w:rPr>
          <w:rFonts w:cs="Times New Roman"/>
          <w:noProof/>
          <w:lang w:val="en-US"/>
        </w:rPr>
        <w:t>[cited 2018 Mar 27]. Available from: https://www.minsalud.gov.co/atencion/Paginas/Solicitudes-sugerencias-quejas-o-reclamos.aspx</w:t>
      </w:r>
    </w:p>
    <w:p w14:paraId="2BFCA080"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48. </w:t>
      </w:r>
      <w:r w:rsidRPr="0066664C">
        <w:rPr>
          <w:rFonts w:cs="Times New Roman"/>
          <w:noProof/>
          <w:lang w:val="en-US"/>
        </w:rPr>
        <w:tab/>
        <w:t xml:space="preserve">Opoku-Boateng GA. USER FRUSTRATION IN HIT INTERFACES: EXPLORING PAST HCI RESEARCH FOR A BETTER UNDERSTANDING OF CLINICIANS EXPERIENCES. </w:t>
      </w:r>
    </w:p>
    <w:p w14:paraId="15A60D71"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49. </w:t>
      </w:r>
      <w:r w:rsidRPr="0066664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Journal of Biomedical Informatics. 2012. </w:t>
      </w:r>
    </w:p>
    <w:p w14:paraId="1E5E71B5"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50. </w:t>
      </w:r>
      <w:r w:rsidRPr="0066664C">
        <w:rPr>
          <w:rFonts w:cs="Times New Roman"/>
          <w:noProof/>
          <w:lang w:val="en-US"/>
        </w:rPr>
        <w:tab/>
        <w:t>Schnall R, Rojas M, Bakken S, Brown W, Carballo-dieguez A, Carry M, et al. A user-centered model for designing consumer mobile health ( mHealth ) applications ( apps ). J Biomed Inform [Internet]. 2016;60:243–51. Available from: http://dx.doi.org/10.1016/j.jbi.2016.02.002</w:t>
      </w:r>
    </w:p>
    <w:p w14:paraId="283CF570" w14:textId="77777777" w:rsidR="004A78C7" w:rsidRPr="0066664C" w:rsidRDefault="004A78C7" w:rsidP="004A78C7">
      <w:pPr>
        <w:widowControl w:val="0"/>
        <w:autoSpaceDE w:val="0"/>
        <w:autoSpaceDN w:val="0"/>
        <w:adjustRightInd w:val="0"/>
        <w:spacing w:line="360" w:lineRule="auto"/>
        <w:ind w:left="640" w:hanging="640"/>
        <w:rPr>
          <w:rFonts w:cs="Times New Roman"/>
          <w:noProof/>
          <w:lang w:val="en-US"/>
        </w:rPr>
      </w:pPr>
      <w:r w:rsidRPr="0066664C">
        <w:rPr>
          <w:rFonts w:cs="Times New Roman"/>
          <w:noProof/>
          <w:lang w:val="en-US"/>
        </w:rPr>
        <w:t xml:space="preserve">51. </w:t>
      </w:r>
      <w:r w:rsidRPr="0066664C">
        <w:rPr>
          <w:rFonts w:cs="Times New Roman"/>
          <w:noProof/>
          <w:lang w:val="en-US"/>
        </w:rPr>
        <w:tab/>
        <w:t>Why You Only Need to Test with 5 Users [Internet]. [cited 2018 Mar 28]. Available from: https://www.nngroup.com/articles/why-you-only-need-to-test-with-5-users/</w:t>
      </w:r>
    </w:p>
    <w:p w14:paraId="45A08482" w14:textId="77777777" w:rsidR="00121596" w:rsidRPr="0066664C" w:rsidRDefault="00F26BEE" w:rsidP="004A78C7">
      <w:pPr>
        <w:widowControl w:val="0"/>
        <w:autoSpaceDE w:val="0"/>
        <w:autoSpaceDN w:val="0"/>
        <w:adjustRightInd w:val="0"/>
        <w:spacing w:line="360" w:lineRule="auto"/>
        <w:ind w:left="640" w:hanging="640"/>
        <w:rPr>
          <w:rFonts w:cs="Times New Roman"/>
          <w:b/>
          <w:lang w:val="en-US"/>
        </w:rPr>
      </w:pPr>
      <w:r w:rsidRPr="0039004D">
        <w:rPr>
          <w:rFonts w:cs="Times New Roman"/>
          <w:lang w:val="es-ES"/>
        </w:rPr>
        <w:fldChar w:fldCharType="end"/>
      </w:r>
    </w:p>
    <w:p w14:paraId="3A083942" w14:textId="77777777" w:rsidR="00161D0F" w:rsidRPr="0066664C" w:rsidRDefault="00161D0F" w:rsidP="00262D6E">
      <w:pPr>
        <w:spacing w:line="360" w:lineRule="auto"/>
        <w:jc w:val="both"/>
        <w:rPr>
          <w:rFonts w:cs="Times New Roman"/>
          <w:lang w:val="en-US"/>
        </w:rPr>
      </w:pPr>
    </w:p>
    <w:p w14:paraId="68895E22" w14:textId="77777777" w:rsidR="00A12DD0" w:rsidRPr="0039004D" w:rsidRDefault="00A12DD0" w:rsidP="00262D6E">
      <w:pPr>
        <w:pStyle w:val="Ttulo1"/>
        <w:spacing w:line="360" w:lineRule="auto"/>
        <w:rPr>
          <w:rFonts w:cs="Times New Roman"/>
          <w:szCs w:val="24"/>
        </w:rPr>
      </w:pPr>
      <w:bookmarkStart w:id="112" w:name="_Toc508100452"/>
      <w:r w:rsidRPr="0039004D">
        <w:rPr>
          <w:rFonts w:cs="Times New Roman"/>
          <w:szCs w:val="24"/>
        </w:rPr>
        <w:t>Anexos</w:t>
      </w:r>
      <w:bookmarkEnd w:id="112"/>
    </w:p>
    <w:p w14:paraId="78ED314A" w14:textId="77777777" w:rsidR="00161D0F" w:rsidRPr="0039004D" w:rsidRDefault="00161D0F" w:rsidP="00262D6E">
      <w:pPr>
        <w:spacing w:line="360" w:lineRule="auto"/>
        <w:jc w:val="both"/>
        <w:rPr>
          <w:rFonts w:cs="Times New Roman"/>
          <w:lang w:val="es-ES"/>
        </w:rPr>
      </w:pPr>
    </w:p>
    <w:p w14:paraId="3E88D626" w14:textId="77777777" w:rsidR="00161D0F" w:rsidRPr="0039004D" w:rsidRDefault="00161D0F" w:rsidP="00BE0437">
      <w:pPr>
        <w:pStyle w:val="Ttulo2"/>
        <w:spacing w:line="360" w:lineRule="auto"/>
        <w:rPr>
          <w:rFonts w:cs="Times New Roman"/>
          <w:b w:val="0"/>
        </w:rPr>
      </w:pPr>
      <w:bookmarkStart w:id="113" w:name="_Toc508100453"/>
      <w:r w:rsidRPr="0039004D">
        <w:rPr>
          <w:rFonts w:cs="Times New Roman"/>
          <w:szCs w:val="24"/>
        </w:rPr>
        <w:t>Anexo 1</w:t>
      </w:r>
      <w:bookmarkEnd w:id="113"/>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228C49CC" w14:textId="77777777" w:rsidR="00161D0F" w:rsidRPr="0039004D" w:rsidRDefault="00161D0F" w:rsidP="00262D6E">
      <w:pPr>
        <w:pBdr>
          <w:bottom w:val="single" w:sz="12" w:space="1" w:color="auto"/>
        </w:pBdr>
        <w:spacing w:line="360" w:lineRule="auto"/>
        <w:jc w:val="both"/>
        <w:rPr>
          <w:rFonts w:cs="Times New Roman"/>
          <w:b/>
          <w:bCs/>
        </w:rPr>
      </w:pPr>
    </w:p>
    <w:p w14:paraId="7AF7D05A"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100104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120B344E"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52E26003" w14:textId="77777777" w:rsidR="00161D0F" w:rsidRPr="0039004D" w:rsidRDefault="00161D0F" w:rsidP="00262D6E">
      <w:pPr>
        <w:spacing w:line="360" w:lineRule="auto"/>
        <w:jc w:val="both"/>
        <w:rPr>
          <w:rFonts w:cs="Times New Roman"/>
          <w:b/>
          <w:bCs/>
        </w:rPr>
      </w:pPr>
    </w:p>
    <w:p w14:paraId="518A3E76"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3F8B19DF"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66C5428"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14E55BB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3DFB9B59" w14:textId="77777777" w:rsidR="00161D0F" w:rsidRPr="0039004D" w:rsidRDefault="00161D0F" w:rsidP="00262D6E">
      <w:pPr>
        <w:spacing w:line="360" w:lineRule="auto"/>
        <w:jc w:val="both"/>
        <w:rPr>
          <w:rFonts w:cs="Times New Roman"/>
        </w:rPr>
      </w:pPr>
    </w:p>
    <w:p w14:paraId="78837D72"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7706FA1"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5F775F02" w14:textId="77777777" w:rsidR="00161D0F" w:rsidRPr="0039004D" w:rsidRDefault="00161D0F" w:rsidP="00262D6E">
      <w:pPr>
        <w:spacing w:line="360" w:lineRule="auto"/>
        <w:jc w:val="both"/>
        <w:rPr>
          <w:rFonts w:cs="Times New Roman"/>
          <w:b/>
          <w:bCs/>
        </w:rPr>
      </w:pPr>
    </w:p>
    <w:p w14:paraId="0184C2AC" w14:textId="77777777" w:rsidR="00161D0F" w:rsidRPr="0039004D" w:rsidRDefault="00161D0F" w:rsidP="00262D6E">
      <w:pPr>
        <w:spacing w:line="360" w:lineRule="auto"/>
        <w:jc w:val="both"/>
        <w:rPr>
          <w:rFonts w:cs="Times New Roman"/>
          <w:b/>
          <w:bCs/>
        </w:rPr>
      </w:pPr>
      <w:r w:rsidRPr="0039004D">
        <w:rPr>
          <w:rFonts w:cs="Times New Roman"/>
          <w:b/>
          <w:bCs/>
        </w:rPr>
        <w:t>Riesgos:</w:t>
      </w:r>
    </w:p>
    <w:p w14:paraId="5D2CE606"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1E814E19" w14:textId="77777777" w:rsidR="00161D0F" w:rsidRPr="0039004D" w:rsidRDefault="00161D0F" w:rsidP="00262D6E">
      <w:pPr>
        <w:spacing w:line="360" w:lineRule="auto"/>
        <w:ind w:left="15" w:firstLine="15"/>
        <w:jc w:val="both"/>
        <w:rPr>
          <w:rFonts w:cs="Times New Roman"/>
        </w:rPr>
      </w:pPr>
    </w:p>
    <w:p w14:paraId="619DD2D2"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7EADB5E6"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6928432B" w14:textId="77777777" w:rsidR="007B7445" w:rsidRPr="0039004D" w:rsidRDefault="007B7445" w:rsidP="00262D6E">
      <w:pPr>
        <w:spacing w:line="360" w:lineRule="auto"/>
        <w:ind w:left="15"/>
        <w:jc w:val="both"/>
        <w:rPr>
          <w:rFonts w:cs="Times New Roman"/>
        </w:rPr>
      </w:pPr>
    </w:p>
    <w:p w14:paraId="48A5CA52"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1B4F95BD"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5730475B" w14:textId="77777777" w:rsidR="00161D0F" w:rsidRPr="0039004D" w:rsidRDefault="00161D0F" w:rsidP="00262D6E">
      <w:pPr>
        <w:spacing w:line="360" w:lineRule="auto"/>
        <w:jc w:val="both"/>
        <w:rPr>
          <w:rFonts w:cs="Times New Roman"/>
        </w:rPr>
      </w:pPr>
    </w:p>
    <w:p w14:paraId="722E43C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73EAFB56"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18B90E8D" w14:textId="77777777" w:rsidR="00161D0F" w:rsidRPr="0039004D" w:rsidRDefault="00161D0F" w:rsidP="00262D6E">
      <w:pPr>
        <w:spacing w:line="360" w:lineRule="auto"/>
        <w:ind w:left="15"/>
        <w:jc w:val="both"/>
        <w:rPr>
          <w:rFonts w:cs="Times New Roman"/>
          <w:b/>
          <w:bCs/>
        </w:rPr>
      </w:pPr>
    </w:p>
    <w:p w14:paraId="0E6FF7E4"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78858FEF"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36EFC72D"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27B8CCDC" w14:textId="77777777" w:rsidR="00161D0F" w:rsidRPr="0039004D" w:rsidRDefault="00161D0F" w:rsidP="00262D6E">
      <w:pPr>
        <w:spacing w:line="360" w:lineRule="auto"/>
        <w:ind w:left="15"/>
        <w:jc w:val="both"/>
        <w:rPr>
          <w:rFonts w:cs="Times New Roman"/>
          <w:bCs/>
        </w:rPr>
      </w:pPr>
    </w:p>
    <w:p w14:paraId="7797E0A5"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8921A25" w14:textId="77777777" w:rsidR="00161D0F" w:rsidRPr="0039004D" w:rsidRDefault="00161D0F" w:rsidP="00262D6E">
      <w:pPr>
        <w:spacing w:line="360" w:lineRule="auto"/>
        <w:ind w:left="15"/>
        <w:jc w:val="both"/>
        <w:rPr>
          <w:rFonts w:cs="Times New Roman"/>
        </w:rPr>
      </w:pPr>
      <w:r w:rsidRPr="0039004D">
        <w:rPr>
          <w:rFonts w:cs="Times New Roman"/>
        </w:rPr>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801CF30" w14:textId="77777777" w:rsidR="00161D0F" w:rsidRPr="0039004D" w:rsidRDefault="00161D0F" w:rsidP="00262D6E">
      <w:pPr>
        <w:spacing w:line="360" w:lineRule="auto"/>
        <w:ind w:left="15"/>
        <w:jc w:val="both"/>
        <w:rPr>
          <w:rFonts w:cs="Times New Roman"/>
        </w:rPr>
      </w:pPr>
    </w:p>
    <w:p w14:paraId="387644CC"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2C3A1037"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A8CDA1B" w14:textId="77777777" w:rsidR="00161D0F" w:rsidRPr="0039004D" w:rsidRDefault="00161D0F" w:rsidP="00262D6E">
      <w:pPr>
        <w:spacing w:line="360" w:lineRule="auto"/>
        <w:ind w:left="15"/>
        <w:jc w:val="both"/>
        <w:rPr>
          <w:rFonts w:cs="Times New Roman"/>
          <w:b/>
        </w:rPr>
      </w:pPr>
    </w:p>
    <w:p w14:paraId="18982CA1"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25FD7DC2" wp14:editId="08CE5060">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4DE1C9D"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20F4E8C4"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6E927D98" w14:textId="77777777" w:rsidR="00161D0F" w:rsidRPr="0039004D" w:rsidRDefault="00161D0F" w:rsidP="00262D6E">
      <w:pPr>
        <w:spacing w:line="360" w:lineRule="auto"/>
        <w:ind w:left="15"/>
        <w:jc w:val="both"/>
        <w:rPr>
          <w:rFonts w:cs="Times New Roman"/>
          <w:bCs/>
        </w:rPr>
      </w:pPr>
    </w:p>
    <w:p w14:paraId="04E91A9F"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6DEE1EA1" wp14:editId="631A09B0">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52FFB4B"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78F280DF" wp14:editId="0A46E659">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D1D74A"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7DAEF689"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3C34EF7D" w14:textId="77777777" w:rsidR="00161D0F" w:rsidRPr="0039004D" w:rsidRDefault="00161D0F" w:rsidP="00262D6E">
      <w:pPr>
        <w:spacing w:line="360" w:lineRule="auto"/>
        <w:ind w:left="15"/>
        <w:jc w:val="both"/>
        <w:rPr>
          <w:rFonts w:cs="Times New Roman"/>
          <w:bCs/>
        </w:rPr>
      </w:pPr>
    </w:p>
    <w:p w14:paraId="55D462DA" w14:textId="77777777" w:rsidR="00161D0F" w:rsidRPr="0039004D" w:rsidRDefault="00161D0F" w:rsidP="00262D6E">
      <w:pPr>
        <w:spacing w:line="360" w:lineRule="auto"/>
        <w:ind w:left="15"/>
        <w:jc w:val="both"/>
        <w:rPr>
          <w:rFonts w:cs="Times New Roman"/>
          <w:bCs/>
        </w:rPr>
      </w:pPr>
    </w:p>
    <w:p w14:paraId="4FE13A3C"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E83DF00"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5CFF9735" wp14:editId="5458B2E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2303DF8"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740EB64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73729861" w14:textId="77777777" w:rsidR="00161D0F" w:rsidRPr="0039004D" w:rsidRDefault="00161D0F" w:rsidP="00262D6E">
      <w:pPr>
        <w:spacing w:line="360" w:lineRule="auto"/>
        <w:ind w:left="15"/>
        <w:jc w:val="both"/>
        <w:rPr>
          <w:rFonts w:cs="Times New Roman"/>
          <w:bCs/>
        </w:rPr>
      </w:pPr>
    </w:p>
    <w:p w14:paraId="0E4CA712" w14:textId="77777777" w:rsidR="00161D0F" w:rsidRPr="0039004D" w:rsidRDefault="00161D0F" w:rsidP="00262D6E">
      <w:pPr>
        <w:spacing w:line="360" w:lineRule="auto"/>
        <w:ind w:left="15"/>
        <w:jc w:val="both"/>
        <w:rPr>
          <w:rFonts w:cs="Times New Roman"/>
          <w:bCs/>
        </w:rPr>
      </w:pPr>
    </w:p>
    <w:p w14:paraId="2DB20B52"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69D44246" wp14:editId="0EFF6906">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0F0303F"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776CCCBD" wp14:editId="23F76C64">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E78C27"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226921F5"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36486D53" w14:textId="77777777" w:rsidR="00161D0F" w:rsidRPr="0039004D" w:rsidRDefault="00161D0F" w:rsidP="00262D6E">
      <w:pPr>
        <w:spacing w:line="360" w:lineRule="auto"/>
        <w:jc w:val="both"/>
        <w:rPr>
          <w:rFonts w:cs="Times New Roman"/>
        </w:rPr>
      </w:pPr>
    </w:p>
    <w:p w14:paraId="1396E145" w14:textId="77777777" w:rsidR="00161D0F" w:rsidRPr="0039004D" w:rsidRDefault="00161D0F" w:rsidP="00262D6E">
      <w:pPr>
        <w:spacing w:line="360" w:lineRule="auto"/>
        <w:jc w:val="both"/>
        <w:rPr>
          <w:rFonts w:cs="Times New Roman"/>
          <w:lang w:val="es-ES"/>
        </w:rPr>
      </w:pPr>
    </w:p>
    <w:p w14:paraId="1E4CDEEC" w14:textId="77777777" w:rsidR="00402BAD" w:rsidRPr="0039004D" w:rsidRDefault="00402BAD" w:rsidP="00262D6E">
      <w:pPr>
        <w:spacing w:line="360" w:lineRule="auto"/>
        <w:jc w:val="both"/>
        <w:rPr>
          <w:rFonts w:cs="Times New Roman"/>
          <w:lang w:val="es-ES"/>
        </w:rPr>
      </w:pPr>
    </w:p>
    <w:p w14:paraId="0610C8D2" w14:textId="77777777" w:rsidR="00161D0F" w:rsidRPr="0039004D" w:rsidRDefault="00161D0F" w:rsidP="00262D6E">
      <w:pPr>
        <w:spacing w:line="360" w:lineRule="auto"/>
        <w:jc w:val="both"/>
        <w:rPr>
          <w:rFonts w:cs="Times New Roman"/>
          <w:b/>
          <w:u w:val="single"/>
          <w:lang w:val="es-ES"/>
        </w:rPr>
      </w:pPr>
    </w:p>
    <w:p w14:paraId="4CF4E5E6" w14:textId="77777777" w:rsidR="007B7445" w:rsidRPr="0039004D" w:rsidRDefault="007B7445" w:rsidP="00262D6E">
      <w:pPr>
        <w:spacing w:line="360" w:lineRule="auto"/>
        <w:jc w:val="both"/>
        <w:rPr>
          <w:rFonts w:cs="Times New Roman"/>
          <w:b/>
          <w:u w:val="single"/>
          <w:lang w:val="es-ES"/>
        </w:rPr>
      </w:pPr>
    </w:p>
    <w:p w14:paraId="6A247893" w14:textId="77777777" w:rsidR="007B7445" w:rsidRPr="0039004D" w:rsidRDefault="007B7445" w:rsidP="00262D6E">
      <w:pPr>
        <w:spacing w:line="360" w:lineRule="auto"/>
        <w:jc w:val="both"/>
        <w:rPr>
          <w:rFonts w:cs="Times New Roman"/>
          <w:b/>
          <w:u w:val="single"/>
          <w:lang w:val="es-ES"/>
        </w:rPr>
      </w:pPr>
    </w:p>
    <w:p w14:paraId="14329F4F" w14:textId="77777777" w:rsidR="007B7445" w:rsidRPr="0039004D" w:rsidRDefault="007B7445" w:rsidP="00262D6E">
      <w:pPr>
        <w:spacing w:line="360" w:lineRule="auto"/>
        <w:jc w:val="both"/>
        <w:rPr>
          <w:rFonts w:cs="Times New Roman"/>
          <w:b/>
          <w:u w:val="single"/>
          <w:lang w:val="es-ES"/>
        </w:rPr>
      </w:pPr>
    </w:p>
    <w:p w14:paraId="75164F7F" w14:textId="77777777" w:rsidR="007B7445" w:rsidRPr="0039004D" w:rsidRDefault="007B7445" w:rsidP="00262D6E">
      <w:pPr>
        <w:spacing w:line="360" w:lineRule="auto"/>
        <w:jc w:val="both"/>
        <w:rPr>
          <w:rFonts w:cs="Times New Roman"/>
          <w:b/>
          <w:u w:val="single"/>
          <w:lang w:val="es-ES"/>
        </w:rPr>
      </w:pPr>
    </w:p>
    <w:p w14:paraId="73F4A502" w14:textId="77777777" w:rsidR="007B7445" w:rsidRPr="0039004D" w:rsidRDefault="007B7445" w:rsidP="00262D6E">
      <w:pPr>
        <w:spacing w:line="360" w:lineRule="auto"/>
        <w:jc w:val="both"/>
        <w:rPr>
          <w:rFonts w:cs="Times New Roman"/>
          <w:b/>
          <w:u w:val="single"/>
          <w:lang w:val="es-ES"/>
        </w:rPr>
      </w:pPr>
    </w:p>
    <w:p w14:paraId="0B6B30E5" w14:textId="77777777" w:rsidR="00000DBF" w:rsidRPr="0039004D" w:rsidRDefault="00000DBF" w:rsidP="00262D6E">
      <w:pPr>
        <w:spacing w:line="360" w:lineRule="auto"/>
        <w:jc w:val="both"/>
        <w:rPr>
          <w:rFonts w:cs="Times New Roman"/>
          <w:b/>
          <w:u w:val="single"/>
          <w:lang w:val="es-ES"/>
        </w:rPr>
      </w:pPr>
    </w:p>
    <w:p w14:paraId="2A3F7BB6" w14:textId="77777777" w:rsidR="00000DBF" w:rsidRPr="0039004D" w:rsidRDefault="00000DBF" w:rsidP="00262D6E">
      <w:pPr>
        <w:spacing w:line="360" w:lineRule="auto"/>
        <w:jc w:val="both"/>
        <w:rPr>
          <w:rFonts w:cs="Times New Roman"/>
          <w:b/>
          <w:u w:val="single"/>
          <w:lang w:val="es-ES"/>
        </w:rPr>
      </w:pPr>
    </w:p>
    <w:p w14:paraId="6079C9A2" w14:textId="77777777" w:rsidR="00161D0F" w:rsidRPr="0039004D" w:rsidRDefault="00161D0F" w:rsidP="00262D6E">
      <w:pPr>
        <w:pStyle w:val="Ttulo2"/>
        <w:spacing w:line="360" w:lineRule="auto"/>
        <w:rPr>
          <w:rFonts w:cs="Times New Roman"/>
          <w:szCs w:val="24"/>
          <w:lang w:val="es-ES"/>
        </w:rPr>
      </w:pPr>
      <w:bookmarkStart w:id="114" w:name="_Toc508100454"/>
      <w:r w:rsidRPr="0039004D">
        <w:rPr>
          <w:rFonts w:cs="Times New Roman"/>
          <w:szCs w:val="24"/>
          <w:lang w:val="es-ES"/>
        </w:rPr>
        <w:t>Anexo 2: Guía Semi-Estructurada de Entrevista a Profundidad para usuarios finales Nº1</w:t>
      </w:r>
      <w:bookmarkEnd w:id="114"/>
    </w:p>
    <w:p w14:paraId="3B3947DC" w14:textId="77777777" w:rsidR="00161D0F" w:rsidRPr="0039004D" w:rsidRDefault="00161D0F" w:rsidP="00262D6E">
      <w:pPr>
        <w:spacing w:line="360" w:lineRule="auto"/>
        <w:jc w:val="both"/>
        <w:rPr>
          <w:rFonts w:cs="Times New Roman"/>
          <w:b/>
          <w:lang w:val="es-ES"/>
        </w:rPr>
      </w:pPr>
    </w:p>
    <w:p w14:paraId="1F868E01"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08026FFE" w14:textId="77777777" w:rsidR="00161D0F" w:rsidRPr="0039004D" w:rsidRDefault="00161D0F" w:rsidP="00262D6E">
      <w:pPr>
        <w:spacing w:line="360" w:lineRule="auto"/>
        <w:jc w:val="both"/>
        <w:rPr>
          <w:rFonts w:cs="Times New Roman"/>
        </w:rPr>
      </w:pPr>
    </w:p>
    <w:p w14:paraId="608F1C8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6D45EB76" w14:textId="77777777" w:rsidR="00161D0F" w:rsidRPr="0039004D" w:rsidRDefault="00161D0F" w:rsidP="00262D6E">
      <w:pPr>
        <w:spacing w:line="360" w:lineRule="auto"/>
        <w:jc w:val="both"/>
        <w:rPr>
          <w:rFonts w:eastAsia="Times New Roman" w:cs="Times New Roman"/>
        </w:rPr>
      </w:pPr>
    </w:p>
    <w:p w14:paraId="2E67033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40F2CD1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3DB3A89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3057F85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39DEAD4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2EAAFCF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70B7B76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5304715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es actualmente el rol de los reclamos en una empresa/institución, si es que existiese uno?</w:t>
      </w:r>
    </w:p>
    <w:p w14:paraId="6C7CFEF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24EBE0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71DBBF2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1641C52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7435AF8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4A9ABA2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CE3954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31E27FF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954D36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263F86CA" w14:textId="77777777" w:rsidR="00161D0F" w:rsidRPr="0039004D" w:rsidRDefault="00161D0F" w:rsidP="00262D6E">
      <w:pPr>
        <w:spacing w:line="360" w:lineRule="auto"/>
        <w:jc w:val="both"/>
        <w:rPr>
          <w:rFonts w:eastAsia="Times New Roman" w:cs="Times New Roman"/>
        </w:rPr>
      </w:pPr>
    </w:p>
    <w:p w14:paraId="6E22C1D5"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4672E909"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4162E466"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09E0E6A3"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13FCBCEE" w14:textId="77777777" w:rsidR="00161D0F" w:rsidRPr="0039004D" w:rsidRDefault="00161D0F" w:rsidP="00262D6E">
      <w:pPr>
        <w:spacing w:line="360" w:lineRule="auto"/>
        <w:jc w:val="both"/>
        <w:rPr>
          <w:rFonts w:eastAsia="Times New Roman" w:cs="Times New Roman"/>
        </w:rPr>
      </w:pPr>
    </w:p>
    <w:p w14:paraId="61E8B566" w14:textId="77777777" w:rsidR="00161D0F" w:rsidRPr="0039004D" w:rsidRDefault="00161D0F" w:rsidP="00262D6E">
      <w:pPr>
        <w:spacing w:line="360" w:lineRule="auto"/>
        <w:jc w:val="both"/>
        <w:rPr>
          <w:rFonts w:eastAsia="Times New Roman" w:cs="Times New Roman"/>
        </w:rPr>
      </w:pPr>
    </w:p>
    <w:p w14:paraId="3783FA13" w14:textId="77777777" w:rsidR="00161D0F" w:rsidRPr="0039004D" w:rsidRDefault="00161D0F" w:rsidP="00262D6E">
      <w:pPr>
        <w:spacing w:line="360" w:lineRule="auto"/>
        <w:jc w:val="both"/>
        <w:rPr>
          <w:rFonts w:eastAsia="Times New Roman" w:cs="Times New Roman"/>
        </w:rPr>
      </w:pPr>
    </w:p>
    <w:p w14:paraId="5D1D7395" w14:textId="77777777" w:rsidR="00161D0F" w:rsidRPr="0039004D" w:rsidRDefault="00161D0F" w:rsidP="00262D6E">
      <w:pPr>
        <w:spacing w:line="360" w:lineRule="auto"/>
        <w:jc w:val="both"/>
        <w:rPr>
          <w:rFonts w:eastAsia="Times New Roman" w:cs="Times New Roman"/>
        </w:rPr>
      </w:pPr>
    </w:p>
    <w:p w14:paraId="4DE7FC4F" w14:textId="77777777" w:rsidR="00161D0F" w:rsidRPr="0039004D" w:rsidRDefault="00161D0F" w:rsidP="00262D6E">
      <w:pPr>
        <w:spacing w:line="360" w:lineRule="auto"/>
        <w:jc w:val="both"/>
        <w:rPr>
          <w:rFonts w:eastAsia="Times New Roman" w:cs="Times New Roman"/>
        </w:rPr>
      </w:pPr>
    </w:p>
    <w:p w14:paraId="57C75317" w14:textId="77777777" w:rsidR="00161D0F" w:rsidRPr="0039004D" w:rsidRDefault="00161D0F" w:rsidP="00262D6E">
      <w:pPr>
        <w:spacing w:line="360" w:lineRule="auto"/>
        <w:jc w:val="both"/>
        <w:rPr>
          <w:rFonts w:eastAsia="Times New Roman" w:cs="Times New Roman"/>
        </w:rPr>
      </w:pPr>
    </w:p>
    <w:p w14:paraId="14CB84E1" w14:textId="77777777" w:rsidR="00161D0F" w:rsidRPr="0039004D" w:rsidRDefault="00161D0F" w:rsidP="00262D6E">
      <w:pPr>
        <w:spacing w:line="360" w:lineRule="auto"/>
        <w:jc w:val="both"/>
        <w:rPr>
          <w:rFonts w:eastAsia="Times New Roman" w:cs="Times New Roman"/>
        </w:rPr>
      </w:pPr>
    </w:p>
    <w:p w14:paraId="5EB57850" w14:textId="77777777" w:rsidR="00161D0F" w:rsidRPr="0039004D" w:rsidRDefault="00161D0F" w:rsidP="00262D6E">
      <w:pPr>
        <w:spacing w:line="360" w:lineRule="auto"/>
        <w:jc w:val="both"/>
        <w:rPr>
          <w:rFonts w:eastAsia="Times New Roman" w:cs="Times New Roman"/>
        </w:rPr>
      </w:pPr>
    </w:p>
    <w:p w14:paraId="72D58753" w14:textId="77777777" w:rsidR="00161D0F" w:rsidRPr="0039004D" w:rsidRDefault="00161D0F" w:rsidP="00262D6E">
      <w:pPr>
        <w:spacing w:line="360" w:lineRule="auto"/>
        <w:jc w:val="both"/>
        <w:rPr>
          <w:rFonts w:eastAsia="Times New Roman" w:cs="Times New Roman"/>
        </w:rPr>
      </w:pPr>
    </w:p>
    <w:p w14:paraId="04B57B6F" w14:textId="77777777" w:rsidR="00161D0F" w:rsidRPr="0039004D" w:rsidRDefault="00041C8E" w:rsidP="00262D6E">
      <w:pPr>
        <w:pStyle w:val="Ttulo2"/>
        <w:spacing w:line="360" w:lineRule="auto"/>
        <w:rPr>
          <w:rFonts w:cs="Times New Roman"/>
          <w:szCs w:val="24"/>
          <w:lang w:val="es-ES"/>
        </w:rPr>
      </w:pPr>
      <w:bookmarkStart w:id="115" w:name="_Toc508100455"/>
      <w:r w:rsidRPr="0039004D">
        <w:rPr>
          <w:rFonts w:cs="Times New Roman"/>
          <w:szCs w:val="24"/>
          <w:lang w:val="es-ES"/>
        </w:rPr>
        <w:t xml:space="preserve">Anexo 3: Guía </w:t>
      </w:r>
      <w:r w:rsidR="00161D0F" w:rsidRPr="0039004D">
        <w:rPr>
          <w:rFonts w:cs="Times New Roman"/>
          <w:szCs w:val="24"/>
          <w:lang w:val="es-ES"/>
        </w:rPr>
        <w:t>Estructurada de Entrevista a Profundidad para usuarios finales Nº2</w:t>
      </w:r>
      <w:bookmarkEnd w:id="115"/>
      <w:r w:rsidR="00161D0F" w:rsidRPr="0039004D">
        <w:rPr>
          <w:rFonts w:cs="Times New Roman"/>
          <w:szCs w:val="24"/>
          <w:lang w:val="es-ES"/>
        </w:rPr>
        <w:t xml:space="preserve"> </w:t>
      </w:r>
    </w:p>
    <w:p w14:paraId="414D039A" w14:textId="77777777" w:rsidR="00161D0F" w:rsidRPr="0039004D" w:rsidRDefault="00161D0F" w:rsidP="00262D6E">
      <w:pPr>
        <w:spacing w:line="360" w:lineRule="auto"/>
        <w:jc w:val="both"/>
        <w:rPr>
          <w:rFonts w:cs="Times New Roman"/>
          <w:lang w:val="es-ES"/>
        </w:rPr>
      </w:pPr>
    </w:p>
    <w:p w14:paraId="42900037"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9650C95" w14:textId="77777777" w:rsidR="00161D0F" w:rsidRPr="0039004D" w:rsidRDefault="00161D0F" w:rsidP="00262D6E">
      <w:pPr>
        <w:spacing w:line="360" w:lineRule="auto"/>
        <w:jc w:val="both"/>
        <w:rPr>
          <w:rFonts w:cs="Times New Roman"/>
        </w:rPr>
      </w:pPr>
    </w:p>
    <w:p w14:paraId="24A0785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3B363F28" w14:textId="77777777" w:rsidR="00161D0F" w:rsidRPr="0039004D" w:rsidRDefault="00161D0F" w:rsidP="00262D6E">
      <w:pPr>
        <w:spacing w:line="360" w:lineRule="auto"/>
        <w:jc w:val="both"/>
        <w:rPr>
          <w:rFonts w:cs="Times New Roman"/>
          <w:lang w:val="es-ES"/>
        </w:rPr>
      </w:pPr>
    </w:p>
    <w:p w14:paraId="2B21C44A"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49740DC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04420675"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3FE6495"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01659D2C"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24B49F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0D6196A6"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tan frecuentemente ingresaría a este sistema, si es que ingresaría?</w:t>
      </w:r>
    </w:p>
    <w:p w14:paraId="73DD1E5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04E171AC"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57D273A1"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3FAABE68"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14576A3C"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8933A17" w14:textId="77777777" w:rsidR="00161D0F" w:rsidRPr="0039004D" w:rsidRDefault="00161D0F" w:rsidP="00262D6E">
      <w:pPr>
        <w:spacing w:line="360" w:lineRule="auto"/>
        <w:jc w:val="both"/>
        <w:rPr>
          <w:rFonts w:cs="Times New Roman"/>
          <w:lang w:val="es-ES"/>
        </w:rPr>
      </w:pPr>
    </w:p>
    <w:p w14:paraId="43286A55"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008420F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67F14E4A" w14:textId="77777777" w:rsidR="00161D0F" w:rsidRPr="0039004D" w:rsidRDefault="00161D0F" w:rsidP="00262D6E">
      <w:pPr>
        <w:spacing w:line="360" w:lineRule="auto"/>
        <w:jc w:val="both"/>
        <w:rPr>
          <w:rFonts w:eastAsia="Times New Roman" w:cs="Times New Roman"/>
        </w:rPr>
      </w:pPr>
    </w:p>
    <w:p w14:paraId="2F554D5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683F8F6" w14:textId="77777777" w:rsidR="00161D0F" w:rsidRPr="0039004D" w:rsidRDefault="00161D0F" w:rsidP="00262D6E">
      <w:pPr>
        <w:spacing w:line="360" w:lineRule="auto"/>
        <w:jc w:val="both"/>
        <w:rPr>
          <w:rFonts w:cs="Times New Roman"/>
          <w:lang w:val="es-ES"/>
        </w:rPr>
      </w:pPr>
    </w:p>
    <w:p w14:paraId="3FF2DBB8" w14:textId="77777777" w:rsidR="007B7445" w:rsidRPr="0039004D" w:rsidRDefault="007B7445" w:rsidP="00262D6E">
      <w:pPr>
        <w:spacing w:line="360" w:lineRule="auto"/>
        <w:jc w:val="both"/>
        <w:rPr>
          <w:rFonts w:cs="Times New Roman"/>
          <w:b/>
          <w:lang w:val="es-ES"/>
        </w:rPr>
      </w:pPr>
    </w:p>
    <w:p w14:paraId="62E4007A" w14:textId="77777777" w:rsidR="007B7445" w:rsidRPr="0039004D" w:rsidRDefault="007B7445" w:rsidP="00262D6E">
      <w:pPr>
        <w:spacing w:line="360" w:lineRule="auto"/>
        <w:jc w:val="both"/>
        <w:rPr>
          <w:rFonts w:cs="Times New Roman"/>
          <w:b/>
          <w:lang w:val="es-ES"/>
        </w:rPr>
      </w:pPr>
    </w:p>
    <w:p w14:paraId="5FF331F8" w14:textId="77777777" w:rsidR="007B7445" w:rsidRPr="0039004D" w:rsidRDefault="007B7445" w:rsidP="00262D6E">
      <w:pPr>
        <w:spacing w:line="360" w:lineRule="auto"/>
        <w:jc w:val="both"/>
        <w:rPr>
          <w:rFonts w:cs="Times New Roman"/>
          <w:b/>
          <w:lang w:val="es-ES"/>
        </w:rPr>
      </w:pPr>
    </w:p>
    <w:p w14:paraId="0FD0D548" w14:textId="77777777" w:rsidR="007B7445" w:rsidRPr="0039004D" w:rsidRDefault="007B7445" w:rsidP="00262D6E">
      <w:pPr>
        <w:spacing w:line="360" w:lineRule="auto"/>
        <w:jc w:val="both"/>
        <w:rPr>
          <w:rFonts w:cs="Times New Roman"/>
          <w:b/>
          <w:lang w:val="es-ES"/>
        </w:rPr>
      </w:pPr>
    </w:p>
    <w:p w14:paraId="5992EAFE" w14:textId="77777777" w:rsidR="007B7445" w:rsidRPr="0039004D" w:rsidRDefault="007B7445" w:rsidP="00262D6E">
      <w:pPr>
        <w:spacing w:line="360" w:lineRule="auto"/>
        <w:jc w:val="both"/>
        <w:rPr>
          <w:rFonts w:cs="Times New Roman"/>
          <w:b/>
          <w:lang w:val="es-ES"/>
        </w:rPr>
      </w:pPr>
    </w:p>
    <w:p w14:paraId="744E092F" w14:textId="77777777" w:rsidR="007B7445" w:rsidRPr="0039004D" w:rsidRDefault="007B7445" w:rsidP="00262D6E">
      <w:pPr>
        <w:spacing w:line="360" w:lineRule="auto"/>
        <w:jc w:val="both"/>
        <w:rPr>
          <w:rFonts w:cs="Times New Roman"/>
          <w:b/>
          <w:lang w:val="es-ES"/>
        </w:rPr>
      </w:pPr>
    </w:p>
    <w:p w14:paraId="70C33407" w14:textId="77777777" w:rsidR="007B7445" w:rsidRPr="0039004D" w:rsidRDefault="007B7445" w:rsidP="00262D6E">
      <w:pPr>
        <w:spacing w:line="360" w:lineRule="auto"/>
        <w:jc w:val="both"/>
        <w:rPr>
          <w:rFonts w:cs="Times New Roman"/>
          <w:b/>
          <w:lang w:val="es-ES"/>
        </w:rPr>
      </w:pPr>
    </w:p>
    <w:p w14:paraId="0BAFD660" w14:textId="77777777" w:rsidR="007B7445" w:rsidRPr="0039004D" w:rsidRDefault="007B7445" w:rsidP="00262D6E">
      <w:pPr>
        <w:spacing w:line="360" w:lineRule="auto"/>
        <w:jc w:val="both"/>
        <w:rPr>
          <w:rFonts w:cs="Times New Roman"/>
          <w:b/>
          <w:lang w:val="es-ES"/>
        </w:rPr>
      </w:pPr>
    </w:p>
    <w:p w14:paraId="73BFCEA7" w14:textId="77777777" w:rsidR="007B7445" w:rsidRPr="0039004D" w:rsidRDefault="007B7445" w:rsidP="00262D6E">
      <w:pPr>
        <w:spacing w:line="360" w:lineRule="auto"/>
        <w:jc w:val="both"/>
        <w:rPr>
          <w:rFonts w:cs="Times New Roman"/>
          <w:b/>
          <w:lang w:val="es-ES"/>
        </w:rPr>
      </w:pPr>
    </w:p>
    <w:p w14:paraId="2067DC33" w14:textId="77777777" w:rsidR="007B7445" w:rsidRPr="0039004D" w:rsidRDefault="007B7445" w:rsidP="00262D6E">
      <w:pPr>
        <w:spacing w:line="360" w:lineRule="auto"/>
        <w:jc w:val="both"/>
        <w:rPr>
          <w:rFonts w:cs="Times New Roman"/>
          <w:b/>
          <w:lang w:val="es-ES"/>
        </w:rPr>
      </w:pPr>
    </w:p>
    <w:p w14:paraId="4B7749FF" w14:textId="77777777" w:rsidR="007B7445" w:rsidRPr="0039004D" w:rsidRDefault="007B7445" w:rsidP="00262D6E">
      <w:pPr>
        <w:spacing w:line="360" w:lineRule="auto"/>
        <w:jc w:val="both"/>
        <w:rPr>
          <w:rFonts w:cs="Times New Roman"/>
          <w:b/>
          <w:lang w:val="es-ES"/>
        </w:rPr>
      </w:pPr>
    </w:p>
    <w:p w14:paraId="3A5EA1B1" w14:textId="77777777" w:rsidR="007B7445" w:rsidRPr="0039004D" w:rsidRDefault="007B7445" w:rsidP="00262D6E">
      <w:pPr>
        <w:spacing w:line="360" w:lineRule="auto"/>
        <w:jc w:val="both"/>
        <w:rPr>
          <w:rFonts w:cs="Times New Roman"/>
          <w:b/>
          <w:lang w:val="es-ES"/>
        </w:rPr>
      </w:pPr>
    </w:p>
    <w:p w14:paraId="5B6DC5E9" w14:textId="77777777" w:rsidR="007B7445" w:rsidRPr="0039004D" w:rsidRDefault="007B7445" w:rsidP="00262D6E">
      <w:pPr>
        <w:spacing w:line="360" w:lineRule="auto"/>
        <w:jc w:val="both"/>
        <w:rPr>
          <w:rFonts w:cs="Times New Roman"/>
          <w:b/>
          <w:lang w:val="es-ES"/>
        </w:rPr>
      </w:pPr>
    </w:p>
    <w:p w14:paraId="1D4E67D8" w14:textId="77777777" w:rsidR="007B7445" w:rsidRPr="0039004D" w:rsidRDefault="007B7445" w:rsidP="00262D6E">
      <w:pPr>
        <w:spacing w:line="360" w:lineRule="auto"/>
        <w:jc w:val="both"/>
        <w:rPr>
          <w:rFonts w:cs="Times New Roman"/>
          <w:b/>
          <w:lang w:val="es-ES"/>
        </w:rPr>
      </w:pPr>
    </w:p>
    <w:p w14:paraId="63F28808" w14:textId="77777777" w:rsidR="007B7445" w:rsidRPr="0039004D" w:rsidRDefault="007B7445" w:rsidP="00262D6E">
      <w:pPr>
        <w:spacing w:line="360" w:lineRule="auto"/>
        <w:jc w:val="both"/>
        <w:rPr>
          <w:rFonts w:cs="Times New Roman"/>
          <w:b/>
          <w:lang w:val="es-ES"/>
        </w:rPr>
      </w:pPr>
    </w:p>
    <w:p w14:paraId="6A598E72" w14:textId="77777777" w:rsidR="007B7445" w:rsidRPr="0039004D" w:rsidRDefault="007B7445" w:rsidP="00262D6E">
      <w:pPr>
        <w:spacing w:line="360" w:lineRule="auto"/>
        <w:jc w:val="both"/>
        <w:rPr>
          <w:rFonts w:cs="Times New Roman"/>
          <w:b/>
          <w:lang w:val="es-ES"/>
        </w:rPr>
      </w:pPr>
    </w:p>
    <w:p w14:paraId="08BA88B4" w14:textId="77777777" w:rsidR="007B7445" w:rsidRPr="0039004D" w:rsidRDefault="007B7445" w:rsidP="00262D6E">
      <w:pPr>
        <w:spacing w:line="360" w:lineRule="auto"/>
        <w:jc w:val="both"/>
        <w:rPr>
          <w:rFonts w:cs="Times New Roman"/>
          <w:b/>
          <w:lang w:val="es-ES"/>
        </w:rPr>
      </w:pPr>
    </w:p>
    <w:p w14:paraId="771B1A55" w14:textId="77777777" w:rsidR="007B7445" w:rsidRPr="0039004D" w:rsidRDefault="007B7445" w:rsidP="00262D6E">
      <w:pPr>
        <w:spacing w:line="360" w:lineRule="auto"/>
        <w:jc w:val="both"/>
        <w:rPr>
          <w:rFonts w:cs="Times New Roman"/>
          <w:b/>
          <w:lang w:val="es-ES"/>
        </w:rPr>
      </w:pPr>
    </w:p>
    <w:p w14:paraId="65CE30E1" w14:textId="77777777" w:rsidR="00161D0F" w:rsidRPr="0039004D" w:rsidRDefault="00161D0F" w:rsidP="00262D6E">
      <w:pPr>
        <w:pStyle w:val="Ttulo2"/>
        <w:spacing w:line="360" w:lineRule="auto"/>
        <w:rPr>
          <w:rFonts w:cs="Times New Roman"/>
          <w:szCs w:val="24"/>
          <w:lang w:val="es-ES"/>
        </w:rPr>
      </w:pPr>
      <w:bookmarkStart w:id="116" w:name="_Toc508100456"/>
      <w:r w:rsidRPr="0039004D">
        <w:rPr>
          <w:rFonts w:cs="Times New Roman"/>
          <w:szCs w:val="24"/>
          <w:lang w:val="es-ES"/>
        </w:rPr>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116"/>
      <w:r w:rsidRPr="0039004D">
        <w:rPr>
          <w:rFonts w:cs="Times New Roman"/>
          <w:szCs w:val="24"/>
          <w:lang w:val="es-ES"/>
        </w:rPr>
        <w:t xml:space="preserve"> </w:t>
      </w:r>
    </w:p>
    <w:p w14:paraId="32360746" w14:textId="77777777" w:rsidR="00161D0F" w:rsidRPr="0039004D" w:rsidRDefault="00161D0F" w:rsidP="00262D6E">
      <w:pPr>
        <w:spacing w:line="360" w:lineRule="auto"/>
        <w:jc w:val="both"/>
        <w:rPr>
          <w:rFonts w:cs="Times New Roman"/>
          <w:b/>
          <w:lang w:val="es-ES"/>
        </w:rPr>
      </w:pPr>
    </w:p>
    <w:p w14:paraId="5DC1D29B"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6FB97DC4" w14:textId="77777777" w:rsidR="00161D0F" w:rsidRPr="0039004D" w:rsidRDefault="00161D0F" w:rsidP="00262D6E">
      <w:pPr>
        <w:spacing w:line="360" w:lineRule="auto"/>
        <w:jc w:val="both"/>
        <w:rPr>
          <w:rFonts w:cs="Times New Roman"/>
          <w:lang w:val="es-ES"/>
        </w:rPr>
      </w:pPr>
    </w:p>
    <w:p w14:paraId="3A1AB2E7"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F26BEE" w:rsidRPr="0039004D">
        <w:rPr>
          <w:rFonts w:cs="Times New Roman"/>
          <w:lang w:val="es-ES"/>
        </w:rPr>
        <w:fldChar w:fldCharType="begin">
          <w:ffData>
            <w:name w:val="Casilla1"/>
            <w:enabled/>
            <w:calcOnExit w:val="0"/>
            <w:checkBox>
              <w:sizeAuto/>
              <w:default w:val="0"/>
            </w:checkBox>
          </w:ffData>
        </w:fldChar>
      </w:r>
      <w:bookmarkStart w:id="117" w:name="Casilla1"/>
      <w:r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00F26BEE" w:rsidRPr="0039004D">
        <w:rPr>
          <w:rFonts w:cs="Times New Roman"/>
          <w:lang w:val="es-ES"/>
        </w:rPr>
        <w:fldChar w:fldCharType="end"/>
      </w:r>
      <w:bookmarkEnd w:id="117"/>
      <w:r w:rsidRPr="0039004D">
        <w:rPr>
          <w:rFonts w:cs="Times New Roman"/>
          <w:lang w:val="es-ES"/>
        </w:rPr>
        <w:t xml:space="preserve"> Mujer</w:t>
      </w:r>
      <w:r w:rsidRPr="0039004D">
        <w:rPr>
          <w:rFonts w:cs="Times New Roman"/>
          <w:lang w:val="es-ES"/>
        </w:rPr>
        <w:tab/>
      </w:r>
      <w:r w:rsidR="00F26BEE" w:rsidRPr="0039004D">
        <w:rPr>
          <w:rFonts w:cs="Times New Roman"/>
          <w:lang w:val="es-ES"/>
        </w:rPr>
        <w:fldChar w:fldCharType="begin">
          <w:ffData>
            <w:name w:val="Casilla2"/>
            <w:enabled/>
            <w:calcOnExit w:val="0"/>
            <w:checkBox>
              <w:sizeAuto/>
              <w:default w:val="0"/>
            </w:checkBox>
          </w:ffData>
        </w:fldChar>
      </w:r>
      <w:bookmarkStart w:id="118" w:name="Casilla2"/>
      <w:r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00F26BEE" w:rsidRPr="0039004D">
        <w:rPr>
          <w:rFonts w:cs="Times New Roman"/>
          <w:lang w:val="es-ES"/>
        </w:rPr>
        <w:fldChar w:fldCharType="end"/>
      </w:r>
      <w:bookmarkEnd w:id="118"/>
      <w:r w:rsidRPr="0039004D">
        <w:rPr>
          <w:rFonts w:cs="Times New Roman"/>
          <w:lang w:val="es-ES"/>
        </w:rPr>
        <w:t xml:space="preserve"> Hombre</w:t>
      </w:r>
    </w:p>
    <w:p w14:paraId="2D4E1492" w14:textId="77777777" w:rsidR="00161D0F" w:rsidRPr="0039004D" w:rsidRDefault="00161D0F" w:rsidP="00262D6E">
      <w:pPr>
        <w:pStyle w:val="Prrafodelista"/>
        <w:spacing w:line="360" w:lineRule="auto"/>
        <w:jc w:val="both"/>
        <w:rPr>
          <w:rFonts w:cs="Times New Roman"/>
          <w:lang w:val="es-ES"/>
        </w:rPr>
      </w:pPr>
    </w:p>
    <w:p w14:paraId="2777F7E9"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406E7B70"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119" w:name="Casilla3"/>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19"/>
      <w:r w:rsidR="00161D0F" w:rsidRPr="0039004D">
        <w:rPr>
          <w:rFonts w:cs="Times New Roman"/>
          <w:lang w:val="es-ES"/>
        </w:rPr>
        <w:t xml:space="preserve"> 18 – 29 años</w:t>
      </w:r>
    </w:p>
    <w:p w14:paraId="698250B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120" w:name="Casilla4"/>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0"/>
      <w:r w:rsidR="00161D0F" w:rsidRPr="0039004D">
        <w:rPr>
          <w:rFonts w:cs="Times New Roman"/>
          <w:lang w:val="es-ES"/>
        </w:rPr>
        <w:t xml:space="preserve"> 30 – 49 años</w:t>
      </w:r>
    </w:p>
    <w:p w14:paraId="475EDB2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121" w:name="Casilla5"/>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1"/>
      <w:r w:rsidR="00161D0F" w:rsidRPr="0039004D">
        <w:rPr>
          <w:rFonts w:cs="Times New Roman"/>
          <w:lang w:val="es-ES"/>
        </w:rPr>
        <w:t xml:space="preserve"> 50 – 64 años</w:t>
      </w:r>
    </w:p>
    <w:p w14:paraId="1D09AE1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122" w:name="Casilla6"/>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2"/>
      <w:r w:rsidR="00161D0F" w:rsidRPr="0039004D">
        <w:rPr>
          <w:rFonts w:cs="Times New Roman"/>
          <w:lang w:val="es-ES"/>
        </w:rPr>
        <w:t xml:space="preserve"> 65+</w:t>
      </w:r>
    </w:p>
    <w:p w14:paraId="1767D902" w14:textId="77777777" w:rsidR="00161D0F" w:rsidRPr="0039004D" w:rsidRDefault="00161D0F" w:rsidP="00262D6E">
      <w:pPr>
        <w:spacing w:line="360" w:lineRule="auto"/>
        <w:jc w:val="both"/>
        <w:rPr>
          <w:rFonts w:cs="Times New Roman"/>
          <w:lang w:val="es-ES"/>
        </w:rPr>
      </w:pPr>
    </w:p>
    <w:p w14:paraId="05FCEDDC"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33DB30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123" w:name="Casilla7"/>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3"/>
      <w:r w:rsidR="00161D0F" w:rsidRPr="0039004D">
        <w:rPr>
          <w:rFonts w:cs="Times New Roman"/>
          <w:lang w:val="es-ES"/>
        </w:rPr>
        <w:t xml:space="preserve"> Secundaria</w:t>
      </w:r>
    </w:p>
    <w:p w14:paraId="01096CBC"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124" w:name="Casilla9"/>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4"/>
      <w:r w:rsidR="00161D0F" w:rsidRPr="0039004D">
        <w:rPr>
          <w:rFonts w:cs="Times New Roman"/>
          <w:lang w:val="es-ES"/>
        </w:rPr>
        <w:t xml:space="preserve"> Superior No Universitaria</w:t>
      </w:r>
    </w:p>
    <w:p w14:paraId="619D185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125" w:name="Casilla8"/>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5"/>
      <w:r w:rsidR="00161D0F" w:rsidRPr="0039004D">
        <w:rPr>
          <w:rFonts w:cs="Times New Roman"/>
          <w:lang w:val="es-ES"/>
        </w:rPr>
        <w:t xml:space="preserve"> Superior Universitaria</w:t>
      </w:r>
    </w:p>
    <w:p w14:paraId="62BB128D"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126" w:name="Casilla10"/>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6"/>
      <w:r w:rsidR="00161D0F" w:rsidRPr="0039004D">
        <w:rPr>
          <w:rFonts w:cs="Times New Roman"/>
          <w:lang w:val="es-ES"/>
        </w:rPr>
        <w:t xml:space="preserve"> Maestría </w:t>
      </w:r>
    </w:p>
    <w:p w14:paraId="3DC38DD4"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127" w:name="Casilla11"/>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7"/>
      <w:r w:rsidR="00161D0F" w:rsidRPr="0039004D">
        <w:rPr>
          <w:rFonts w:cs="Times New Roman"/>
          <w:lang w:val="es-ES"/>
        </w:rPr>
        <w:t xml:space="preserve"> Doctorado</w:t>
      </w:r>
    </w:p>
    <w:p w14:paraId="1224D95B" w14:textId="77777777" w:rsidR="00161D0F" w:rsidRPr="0039004D" w:rsidRDefault="00161D0F" w:rsidP="00262D6E">
      <w:pPr>
        <w:spacing w:line="360" w:lineRule="auto"/>
        <w:jc w:val="both"/>
        <w:rPr>
          <w:rFonts w:cs="Times New Roman"/>
          <w:lang w:val="es-ES"/>
        </w:rPr>
      </w:pPr>
    </w:p>
    <w:p w14:paraId="2AB33BA5"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3903FCA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128" w:name="Casilla12"/>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8"/>
      <w:r w:rsidR="00161D0F" w:rsidRPr="0039004D">
        <w:rPr>
          <w:rFonts w:cs="Times New Roman"/>
          <w:lang w:val="es-ES"/>
        </w:rPr>
        <w:t xml:space="preserve"> Todos los días </w:t>
      </w:r>
    </w:p>
    <w:p w14:paraId="68FFCEEE"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129" w:name="Casilla13"/>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29"/>
      <w:r w:rsidR="00161D0F" w:rsidRPr="0039004D">
        <w:rPr>
          <w:rFonts w:cs="Times New Roman"/>
          <w:lang w:val="es-ES"/>
        </w:rPr>
        <w:t xml:space="preserve"> Varios días a la semana</w:t>
      </w:r>
    </w:p>
    <w:p w14:paraId="38B278DF"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130" w:name="Casilla14"/>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0"/>
      <w:r w:rsidR="00161D0F" w:rsidRPr="0039004D">
        <w:rPr>
          <w:rFonts w:cs="Times New Roman"/>
          <w:lang w:val="es-ES"/>
        </w:rPr>
        <w:t xml:space="preserve"> 1 vez a la semana</w:t>
      </w:r>
    </w:p>
    <w:p w14:paraId="31D3D8E1"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131" w:name="Casilla15"/>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1"/>
      <w:r w:rsidR="00161D0F" w:rsidRPr="0039004D">
        <w:rPr>
          <w:rFonts w:cs="Times New Roman"/>
          <w:lang w:val="es-ES"/>
        </w:rPr>
        <w:t xml:space="preserve"> Nunca</w:t>
      </w:r>
    </w:p>
    <w:p w14:paraId="27340FB9" w14:textId="77777777" w:rsidR="00161D0F" w:rsidRPr="0039004D" w:rsidRDefault="00161D0F" w:rsidP="00262D6E">
      <w:pPr>
        <w:spacing w:line="360" w:lineRule="auto"/>
        <w:jc w:val="both"/>
        <w:rPr>
          <w:rFonts w:cs="Times New Roman"/>
          <w:lang w:val="es-ES"/>
        </w:rPr>
      </w:pPr>
    </w:p>
    <w:p w14:paraId="134BF9D6"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64BC411C"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132" w:name="Casilla16"/>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2"/>
      <w:r w:rsidR="00161D0F" w:rsidRPr="0039004D">
        <w:rPr>
          <w:rFonts w:cs="Times New Roman"/>
          <w:lang w:val="es-ES"/>
        </w:rPr>
        <w:t xml:space="preserve"> Smartphone</w:t>
      </w:r>
    </w:p>
    <w:p w14:paraId="251ABC1F"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133" w:name="Casilla17"/>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3"/>
      <w:r w:rsidR="00161D0F" w:rsidRPr="0039004D">
        <w:rPr>
          <w:rFonts w:cs="Times New Roman"/>
          <w:lang w:val="es-ES"/>
        </w:rPr>
        <w:t xml:space="preserve"> Tablet</w:t>
      </w:r>
    </w:p>
    <w:p w14:paraId="0DAFA8C9"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134" w:name="Casilla18"/>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4"/>
      <w:r w:rsidR="00161D0F" w:rsidRPr="0039004D">
        <w:rPr>
          <w:rFonts w:cs="Times New Roman"/>
          <w:lang w:val="es-ES"/>
        </w:rPr>
        <w:t xml:space="preserve"> Computadora de Escritorio / Laptop</w:t>
      </w:r>
    </w:p>
    <w:p w14:paraId="26EAF15A"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135" w:name="Casilla19"/>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5"/>
      <w:r w:rsidR="00161D0F" w:rsidRPr="0039004D">
        <w:rPr>
          <w:rFonts w:cs="Times New Roman"/>
          <w:lang w:val="es-ES"/>
        </w:rPr>
        <w:t xml:space="preserve"> Computadora Hibrida (2 en 1)</w:t>
      </w:r>
    </w:p>
    <w:p w14:paraId="1E39C45E" w14:textId="77777777" w:rsidR="00262D6E" w:rsidRPr="00262D6E"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136" w:name="Casilla20"/>
      <w:r w:rsidR="00161D0F" w:rsidRPr="0039004D">
        <w:rPr>
          <w:rFonts w:cs="Times New Roman"/>
          <w:lang w:val="es-ES"/>
        </w:rPr>
        <w:instrText xml:space="preserve"> FORMCHECKBOX </w:instrText>
      </w:r>
      <w:r w:rsidR="00573B71">
        <w:rPr>
          <w:rFonts w:cs="Times New Roman"/>
          <w:lang w:val="es-ES"/>
        </w:rPr>
      </w:r>
      <w:r w:rsidR="00573B71">
        <w:rPr>
          <w:rFonts w:cs="Times New Roman"/>
          <w:lang w:val="es-ES"/>
        </w:rPr>
        <w:fldChar w:fldCharType="separate"/>
      </w:r>
      <w:r w:rsidRPr="0039004D">
        <w:rPr>
          <w:rFonts w:cs="Times New Roman"/>
          <w:lang w:val="es-ES"/>
        </w:rPr>
        <w:fldChar w:fldCharType="end"/>
      </w:r>
      <w:bookmarkEnd w:id="136"/>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Cesar Carcamo" w:date="2018-03-28T15:39:00Z" w:initials="CCC">
    <w:p w14:paraId="66060A5F" w14:textId="77777777" w:rsidR="0066664C" w:rsidRDefault="0066664C">
      <w:pPr>
        <w:pStyle w:val="Textocomentario"/>
      </w:pPr>
      <w:r>
        <w:rPr>
          <w:rStyle w:val="Refdecomentario"/>
        </w:rPr>
        <w:annotationRef/>
      </w:r>
      <w:r>
        <w:t>Quitar esta referencia)</w:t>
      </w:r>
    </w:p>
  </w:comment>
  <w:comment w:id="66" w:author="Cesar Carcamo" w:date="2018-03-28T16:25:00Z" w:initials="CCC">
    <w:p w14:paraId="10C8DABF" w14:textId="77777777" w:rsidR="00BD4AF5" w:rsidRDefault="00BD4AF5">
      <w:pPr>
        <w:pStyle w:val="Textocomentario"/>
      </w:pPr>
      <w:r>
        <w:rPr>
          <w:rStyle w:val="Refdecomentario"/>
        </w:rPr>
        <w:annotationRef/>
      </w:r>
      <w:r w:rsidR="00E66A19">
        <w:t>Métodos</w:t>
      </w:r>
    </w:p>
  </w:comment>
  <w:comment w:id="76" w:author="Cesar Carcamo" w:date="2018-03-28T16:35:00Z" w:initials="CCC">
    <w:p w14:paraId="047C8B03" w14:textId="77777777" w:rsidR="00172756" w:rsidRDefault="00172756">
      <w:pPr>
        <w:pStyle w:val="Textocomentario"/>
      </w:pPr>
      <w:r>
        <w:rPr>
          <w:rStyle w:val="Refdecomentario"/>
        </w:rPr>
        <w:annotationRef/>
      </w:r>
      <w:r w:rsidR="00E66A19">
        <w:t>Con la misma calidad de atencion, se espera que en los establecimientos que ven más pacientes se generen más reclamos.  Lo que debieras mostrar es entonces los establecimientos de saluds en los que la proporcion de pacientes que presentan reclamos es menor.  Luego habría que poner esto en palabras sencillas para la pregunta, o dejar la pregunta como está.</w:t>
      </w:r>
    </w:p>
  </w:comment>
  <w:comment w:id="81" w:author="Cesar Carcamo" w:date="2018-03-28T16:38:00Z" w:initials="CCC">
    <w:p w14:paraId="38ED995A" w14:textId="77777777" w:rsidR="000A2EE5" w:rsidRDefault="000A2EE5">
      <w:pPr>
        <w:pStyle w:val="Textocomentario"/>
      </w:pPr>
      <w:r>
        <w:rPr>
          <w:rStyle w:val="Refdecomentario"/>
        </w:rPr>
        <w:annotationRef/>
      </w:r>
      <w:r w:rsidR="00E66A19">
        <w:t>Métodos</w:t>
      </w:r>
    </w:p>
  </w:comment>
  <w:comment w:id="94" w:author="Cesar Carcamo" w:date="2018-03-28T17:01:00Z" w:initials="CCC">
    <w:p w14:paraId="0E20F26E" w14:textId="77777777" w:rsidR="00436521" w:rsidRDefault="00436521">
      <w:pPr>
        <w:pStyle w:val="Textocomentario"/>
      </w:pPr>
      <w:r>
        <w:rPr>
          <w:rStyle w:val="Refdecomentario"/>
        </w:rPr>
        <w:annotationRef/>
      </w:r>
      <w:r>
        <w:t>Esto podría ir en resultados</w:t>
      </w:r>
    </w:p>
  </w:comment>
  <w:comment w:id="95" w:author="Cesar Carcamo" w:date="2018-03-28T17:02:00Z" w:initials="CCC">
    <w:p w14:paraId="21012C8C" w14:textId="77777777" w:rsidR="004C5A03" w:rsidRDefault="004C5A03">
      <w:pPr>
        <w:pStyle w:val="Textocomentario"/>
      </w:pPr>
      <w:r>
        <w:rPr>
          <w:rStyle w:val="Refdecomentario"/>
        </w:rPr>
        <w:annotationRef/>
      </w:r>
      <w:r>
        <w:t>Resultados</w:t>
      </w:r>
    </w:p>
  </w:comment>
  <w:comment w:id="96" w:author="Cesar Carcamo" w:date="2018-03-28T17:03:00Z" w:initials="CCC">
    <w:p w14:paraId="4516AE62" w14:textId="77777777" w:rsidR="004C5A03" w:rsidRDefault="004C5A03">
      <w:pPr>
        <w:pStyle w:val="Textocomentario"/>
      </w:pPr>
      <w:r>
        <w:rPr>
          <w:rStyle w:val="Refdecomentario"/>
        </w:rPr>
        <w:annotationRef/>
      </w:r>
      <w:r>
        <w:t>Resultados</w:t>
      </w:r>
    </w:p>
  </w:comment>
  <w:comment w:id="97" w:author="Cesar Carcamo" w:date="2018-03-28T17:07:00Z" w:initials="CCC">
    <w:p w14:paraId="122CAFEF" w14:textId="77777777" w:rsidR="00F81262" w:rsidRDefault="00F81262">
      <w:pPr>
        <w:pStyle w:val="Textocomentario"/>
      </w:pPr>
      <w:r>
        <w:rPr>
          <w:rStyle w:val="Refdecomentario"/>
        </w:rPr>
        <w:annotationRef/>
      </w:r>
      <w:r>
        <w:t>Resultados</w:t>
      </w:r>
    </w:p>
  </w:comment>
  <w:comment w:id="98" w:author="Cesar Carcamo" w:date="2018-03-28T17:07:00Z" w:initials="CCC">
    <w:p w14:paraId="57661E7E" w14:textId="77777777" w:rsidR="00624D2D" w:rsidRDefault="00624D2D">
      <w:pPr>
        <w:pStyle w:val="Textocomentario"/>
      </w:pPr>
      <w:r>
        <w:rPr>
          <w:rStyle w:val="Refdecomentario"/>
        </w:rPr>
        <w:annotationRef/>
      </w:r>
      <w:r>
        <w:t>Resultados</w:t>
      </w:r>
    </w:p>
  </w:comment>
  <w:comment w:id="99" w:author="Cesar Carcamo" w:date="2018-03-28T17:10:00Z" w:initials="CCC">
    <w:p w14:paraId="03ACAA3C" w14:textId="77777777" w:rsidR="001D39BC" w:rsidRDefault="001D39BC">
      <w:pPr>
        <w:pStyle w:val="Textocomentario"/>
      </w:pPr>
      <w:r>
        <w:rPr>
          <w:rStyle w:val="Refdecomentario"/>
        </w:rPr>
        <w:annotationRef/>
      </w:r>
      <w:r>
        <w:t>Resultados</w:t>
      </w:r>
    </w:p>
  </w:comment>
  <w:comment w:id="102" w:author="Cesar Carcamo" w:date="2018-03-28T17:12:00Z" w:initials="CCC">
    <w:p w14:paraId="120B66D6" w14:textId="77777777" w:rsidR="00B90660" w:rsidRDefault="00B90660">
      <w:pPr>
        <w:pStyle w:val="Textocomentario"/>
      </w:pPr>
      <w:r>
        <w:rPr>
          <w:rStyle w:val="Refdecomentario"/>
        </w:rPr>
        <w:annotationRef/>
      </w:r>
      <w:r>
        <w:t>Resultados</w:t>
      </w:r>
    </w:p>
  </w:comment>
  <w:comment w:id="104" w:author="Cesar Carcamo" w:date="2018-03-28T17:19:00Z" w:initials="CCC">
    <w:p w14:paraId="5A74EB91" w14:textId="77777777" w:rsidR="00556114" w:rsidRDefault="00556114">
      <w:pPr>
        <w:pStyle w:val="Textocomentario"/>
      </w:pPr>
      <w:r>
        <w:rPr>
          <w:rStyle w:val="Refdecomentario"/>
        </w:rPr>
        <w:annotationRef/>
      </w:r>
      <w:r>
        <w:t>Además accesible</w:t>
      </w:r>
      <w:r w:rsidR="00855BA7">
        <w:t>, centrado en 3 tipos de usuarios</w:t>
      </w:r>
    </w:p>
  </w:comment>
  <w:comment w:id="105" w:author="Cesar Carcamo" w:date="2018-03-28T17:21:00Z" w:initials="CCC">
    <w:p w14:paraId="527E12FC" w14:textId="77777777" w:rsidR="00855BA7" w:rsidRDefault="00855BA7">
      <w:pPr>
        <w:pStyle w:val="Textocomentario"/>
      </w:pPr>
      <w:r>
        <w:rPr>
          <w:rStyle w:val="Refdecomentario"/>
        </w:rPr>
        <w:annotationRef/>
      </w:r>
      <w:r>
        <w:t>La metodología XX permitió hacer xx previo al diseño. El método yyy permitió identificar y corregir deficiencias en el prototi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060A5F" w15:done="0"/>
  <w15:commentEx w15:paraId="10C8DABF" w15:done="0"/>
  <w15:commentEx w15:paraId="047C8B03" w15:done="0"/>
  <w15:commentEx w15:paraId="38ED995A" w15:done="0"/>
  <w15:commentEx w15:paraId="0E20F26E" w15:done="0"/>
  <w15:commentEx w15:paraId="21012C8C" w15:done="0"/>
  <w15:commentEx w15:paraId="4516AE62" w15:done="0"/>
  <w15:commentEx w15:paraId="122CAFEF" w15:done="0"/>
  <w15:commentEx w15:paraId="57661E7E" w15:done="0"/>
  <w15:commentEx w15:paraId="03ACAA3C" w15:done="0"/>
  <w15:commentEx w15:paraId="120B66D6" w15:done="0"/>
  <w15:commentEx w15:paraId="5A74EB91" w15:done="0"/>
  <w15:commentEx w15:paraId="527E1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060A5F" w16cid:durableId="1E67AC28"/>
  <w16cid:commentId w16cid:paraId="10C8DABF" w16cid:durableId="1E67AC29"/>
  <w16cid:commentId w16cid:paraId="047C8B03" w16cid:durableId="1E67AC2A"/>
  <w16cid:commentId w16cid:paraId="38ED995A" w16cid:durableId="1E67AC2B"/>
  <w16cid:commentId w16cid:paraId="0E20F26E" w16cid:durableId="1E67AC2C"/>
  <w16cid:commentId w16cid:paraId="21012C8C" w16cid:durableId="1E67AC2D"/>
  <w16cid:commentId w16cid:paraId="4516AE62" w16cid:durableId="1E67AC2E"/>
  <w16cid:commentId w16cid:paraId="122CAFEF" w16cid:durableId="1E67AC2F"/>
  <w16cid:commentId w16cid:paraId="57661E7E" w16cid:durableId="1E67AC30"/>
  <w16cid:commentId w16cid:paraId="03ACAA3C" w16cid:durableId="1E67AC31"/>
  <w16cid:commentId w16cid:paraId="120B66D6" w16cid:durableId="1E67AC32"/>
  <w16cid:commentId w16cid:paraId="5A74EB91" w16cid:durableId="1E67AC33"/>
  <w16cid:commentId w16cid:paraId="527E12FC" w16cid:durableId="1E67AC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1D3B6" w14:textId="77777777" w:rsidR="00573B71" w:rsidRDefault="00573B71" w:rsidP="00F27EDB">
      <w:r>
        <w:separator/>
      </w:r>
    </w:p>
  </w:endnote>
  <w:endnote w:type="continuationSeparator" w:id="0">
    <w:p w14:paraId="64D11446" w14:textId="77777777" w:rsidR="00573B71" w:rsidRDefault="00573B71"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07E90" w14:textId="77777777" w:rsidR="0066664C" w:rsidRDefault="0066664C"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D3FAAF" w14:textId="77777777" w:rsidR="0066664C" w:rsidRDefault="0066664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41F5B" w14:textId="77777777" w:rsidR="0066664C" w:rsidRDefault="0066664C"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66D2C">
      <w:rPr>
        <w:rStyle w:val="Nmerodepgina"/>
        <w:noProof/>
      </w:rPr>
      <w:t>76</w:t>
    </w:r>
    <w:r>
      <w:rPr>
        <w:rStyle w:val="Nmerodepgina"/>
      </w:rPr>
      <w:fldChar w:fldCharType="end"/>
    </w:r>
  </w:p>
  <w:p w14:paraId="6703E523" w14:textId="77777777" w:rsidR="0066664C" w:rsidRDefault="0066664C"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86517" w14:textId="77777777" w:rsidR="00573B71" w:rsidRDefault="00573B71" w:rsidP="00F27EDB">
      <w:r>
        <w:separator/>
      </w:r>
    </w:p>
  </w:footnote>
  <w:footnote w:type="continuationSeparator" w:id="0">
    <w:p w14:paraId="121B7802" w14:textId="77777777" w:rsidR="00573B71" w:rsidRDefault="00573B71"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4"/>
  <w:doNotDisplayPageBoundaries/>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5E0D"/>
    <w:rsid w:val="0004694C"/>
    <w:rsid w:val="000470EF"/>
    <w:rsid w:val="00054753"/>
    <w:rsid w:val="00056AD2"/>
    <w:rsid w:val="000604D5"/>
    <w:rsid w:val="00060575"/>
    <w:rsid w:val="00061602"/>
    <w:rsid w:val="000620D3"/>
    <w:rsid w:val="00062156"/>
    <w:rsid w:val="000635A6"/>
    <w:rsid w:val="00070ABB"/>
    <w:rsid w:val="000727C4"/>
    <w:rsid w:val="000802DD"/>
    <w:rsid w:val="00082B53"/>
    <w:rsid w:val="00083349"/>
    <w:rsid w:val="00085E4C"/>
    <w:rsid w:val="000915BE"/>
    <w:rsid w:val="00092B6C"/>
    <w:rsid w:val="0009502F"/>
    <w:rsid w:val="000964E4"/>
    <w:rsid w:val="000A2EE5"/>
    <w:rsid w:val="000A482B"/>
    <w:rsid w:val="000B09E3"/>
    <w:rsid w:val="000B2605"/>
    <w:rsid w:val="000B2CED"/>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5CAF"/>
    <w:rsid w:val="00107D89"/>
    <w:rsid w:val="00113117"/>
    <w:rsid w:val="0011467B"/>
    <w:rsid w:val="00114C1C"/>
    <w:rsid w:val="00114D64"/>
    <w:rsid w:val="00115702"/>
    <w:rsid w:val="0012134F"/>
    <w:rsid w:val="00121596"/>
    <w:rsid w:val="00124068"/>
    <w:rsid w:val="001244C7"/>
    <w:rsid w:val="00124F5E"/>
    <w:rsid w:val="00125EF4"/>
    <w:rsid w:val="0012739C"/>
    <w:rsid w:val="001306F6"/>
    <w:rsid w:val="00130A52"/>
    <w:rsid w:val="0013103F"/>
    <w:rsid w:val="001318C5"/>
    <w:rsid w:val="001325DD"/>
    <w:rsid w:val="00137FF7"/>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B0425"/>
    <w:rsid w:val="001B08CA"/>
    <w:rsid w:val="001B0B1C"/>
    <w:rsid w:val="001B1619"/>
    <w:rsid w:val="001B3D7F"/>
    <w:rsid w:val="001C33EF"/>
    <w:rsid w:val="001C749D"/>
    <w:rsid w:val="001D0A70"/>
    <w:rsid w:val="001D1508"/>
    <w:rsid w:val="001D39BC"/>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38BE"/>
    <w:rsid w:val="00235D28"/>
    <w:rsid w:val="0023722D"/>
    <w:rsid w:val="00240847"/>
    <w:rsid w:val="00241C1B"/>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2ED9"/>
    <w:rsid w:val="00363126"/>
    <w:rsid w:val="00363220"/>
    <w:rsid w:val="00364418"/>
    <w:rsid w:val="00367511"/>
    <w:rsid w:val="00370F46"/>
    <w:rsid w:val="00373201"/>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81E90"/>
    <w:rsid w:val="0048276A"/>
    <w:rsid w:val="00483492"/>
    <w:rsid w:val="00486475"/>
    <w:rsid w:val="00491DFD"/>
    <w:rsid w:val="0049325E"/>
    <w:rsid w:val="00493B08"/>
    <w:rsid w:val="00495635"/>
    <w:rsid w:val="00496CEE"/>
    <w:rsid w:val="00497DF6"/>
    <w:rsid w:val="004A0AA9"/>
    <w:rsid w:val="004A534F"/>
    <w:rsid w:val="004A78C7"/>
    <w:rsid w:val="004B26D3"/>
    <w:rsid w:val="004B2804"/>
    <w:rsid w:val="004B4C0F"/>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4C96"/>
    <w:rsid w:val="004F5FC2"/>
    <w:rsid w:val="00506586"/>
    <w:rsid w:val="005102F5"/>
    <w:rsid w:val="0051146D"/>
    <w:rsid w:val="00513B68"/>
    <w:rsid w:val="00515D2C"/>
    <w:rsid w:val="00515F83"/>
    <w:rsid w:val="00520759"/>
    <w:rsid w:val="00520AF5"/>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6114"/>
    <w:rsid w:val="005618B5"/>
    <w:rsid w:val="00561C11"/>
    <w:rsid w:val="00562533"/>
    <w:rsid w:val="005628E1"/>
    <w:rsid w:val="0056558B"/>
    <w:rsid w:val="00566142"/>
    <w:rsid w:val="00572A7C"/>
    <w:rsid w:val="00573B71"/>
    <w:rsid w:val="00580C6C"/>
    <w:rsid w:val="0058348B"/>
    <w:rsid w:val="005838E6"/>
    <w:rsid w:val="005854B4"/>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903C3"/>
    <w:rsid w:val="0069089C"/>
    <w:rsid w:val="0069209F"/>
    <w:rsid w:val="0069599A"/>
    <w:rsid w:val="00696553"/>
    <w:rsid w:val="006A0074"/>
    <w:rsid w:val="006A0CAA"/>
    <w:rsid w:val="006A2223"/>
    <w:rsid w:val="006A515A"/>
    <w:rsid w:val="006B081E"/>
    <w:rsid w:val="006B205B"/>
    <w:rsid w:val="006B20F8"/>
    <w:rsid w:val="006B2EE5"/>
    <w:rsid w:val="006B37DD"/>
    <w:rsid w:val="006B68D6"/>
    <w:rsid w:val="006C2342"/>
    <w:rsid w:val="006C361F"/>
    <w:rsid w:val="006C42ED"/>
    <w:rsid w:val="006C5FD9"/>
    <w:rsid w:val="006C6CB1"/>
    <w:rsid w:val="006C725F"/>
    <w:rsid w:val="006D0710"/>
    <w:rsid w:val="006D0818"/>
    <w:rsid w:val="006D31A1"/>
    <w:rsid w:val="006D3C28"/>
    <w:rsid w:val="006E14C9"/>
    <w:rsid w:val="006E2619"/>
    <w:rsid w:val="006E2813"/>
    <w:rsid w:val="006F009C"/>
    <w:rsid w:val="006F1201"/>
    <w:rsid w:val="006F4488"/>
    <w:rsid w:val="006F45B5"/>
    <w:rsid w:val="00703434"/>
    <w:rsid w:val="00704DCF"/>
    <w:rsid w:val="0071104C"/>
    <w:rsid w:val="00714AF0"/>
    <w:rsid w:val="00721191"/>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20B0"/>
    <w:rsid w:val="00764742"/>
    <w:rsid w:val="0076547C"/>
    <w:rsid w:val="0076630B"/>
    <w:rsid w:val="00766B86"/>
    <w:rsid w:val="007726AA"/>
    <w:rsid w:val="00772A44"/>
    <w:rsid w:val="00772E19"/>
    <w:rsid w:val="007820AC"/>
    <w:rsid w:val="007839B6"/>
    <w:rsid w:val="00792C24"/>
    <w:rsid w:val="0079477F"/>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87A03"/>
    <w:rsid w:val="00895373"/>
    <w:rsid w:val="008962E0"/>
    <w:rsid w:val="008A3A08"/>
    <w:rsid w:val="008A445E"/>
    <w:rsid w:val="008B01E4"/>
    <w:rsid w:val="008B19EA"/>
    <w:rsid w:val="008B5507"/>
    <w:rsid w:val="008B64F6"/>
    <w:rsid w:val="008C11F0"/>
    <w:rsid w:val="008C1724"/>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35B"/>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AF9"/>
    <w:rsid w:val="009E4C62"/>
    <w:rsid w:val="009E7571"/>
    <w:rsid w:val="009F3767"/>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6176"/>
    <w:rsid w:val="00B50714"/>
    <w:rsid w:val="00B51575"/>
    <w:rsid w:val="00B561E1"/>
    <w:rsid w:val="00B56B61"/>
    <w:rsid w:val="00B6067C"/>
    <w:rsid w:val="00B674F0"/>
    <w:rsid w:val="00B67F2D"/>
    <w:rsid w:val="00B70F80"/>
    <w:rsid w:val="00B72B03"/>
    <w:rsid w:val="00B73C1F"/>
    <w:rsid w:val="00B75533"/>
    <w:rsid w:val="00B8307F"/>
    <w:rsid w:val="00B83700"/>
    <w:rsid w:val="00B83A44"/>
    <w:rsid w:val="00B8443C"/>
    <w:rsid w:val="00B85D33"/>
    <w:rsid w:val="00B86C65"/>
    <w:rsid w:val="00B90660"/>
    <w:rsid w:val="00B92B5C"/>
    <w:rsid w:val="00B93631"/>
    <w:rsid w:val="00B95F40"/>
    <w:rsid w:val="00BA09FC"/>
    <w:rsid w:val="00BA1222"/>
    <w:rsid w:val="00BA239F"/>
    <w:rsid w:val="00BA2FA0"/>
    <w:rsid w:val="00BA33F1"/>
    <w:rsid w:val="00BA36A7"/>
    <w:rsid w:val="00BA45B9"/>
    <w:rsid w:val="00BA4770"/>
    <w:rsid w:val="00BA4CC0"/>
    <w:rsid w:val="00BA68FD"/>
    <w:rsid w:val="00BA6B53"/>
    <w:rsid w:val="00BA7B26"/>
    <w:rsid w:val="00BB0CB9"/>
    <w:rsid w:val="00BB13C4"/>
    <w:rsid w:val="00BB16F2"/>
    <w:rsid w:val="00BB34FB"/>
    <w:rsid w:val="00BB46A5"/>
    <w:rsid w:val="00BB7AA5"/>
    <w:rsid w:val="00BC16E5"/>
    <w:rsid w:val="00BC2867"/>
    <w:rsid w:val="00BD00DA"/>
    <w:rsid w:val="00BD17E8"/>
    <w:rsid w:val="00BD3B0B"/>
    <w:rsid w:val="00BD4AF5"/>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0671"/>
    <w:rsid w:val="00C016D8"/>
    <w:rsid w:val="00C03278"/>
    <w:rsid w:val="00C05B49"/>
    <w:rsid w:val="00C07CD1"/>
    <w:rsid w:val="00C10779"/>
    <w:rsid w:val="00C1198A"/>
    <w:rsid w:val="00C12511"/>
    <w:rsid w:val="00C1339E"/>
    <w:rsid w:val="00C13F6D"/>
    <w:rsid w:val="00C1603F"/>
    <w:rsid w:val="00C17E3C"/>
    <w:rsid w:val="00C2069B"/>
    <w:rsid w:val="00C219E1"/>
    <w:rsid w:val="00C22A5E"/>
    <w:rsid w:val="00C22AE1"/>
    <w:rsid w:val="00C23743"/>
    <w:rsid w:val="00C23DEC"/>
    <w:rsid w:val="00C25DAF"/>
    <w:rsid w:val="00C27567"/>
    <w:rsid w:val="00C32EAC"/>
    <w:rsid w:val="00C35DCA"/>
    <w:rsid w:val="00C372AB"/>
    <w:rsid w:val="00C40134"/>
    <w:rsid w:val="00C46290"/>
    <w:rsid w:val="00C4763B"/>
    <w:rsid w:val="00C4772E"/>
    <w:rsid w:val="00C47CD6"/>
    <w:rsid w:val="00C50DBC"/>
    <w:rsid w:val="00C52C63"/>
    <w:rsid w:val="00C532C1"/>
    <w:rsid w:val="00C54509"/>
    <w:rsid w:val="00C54E18"/>
    <w:rsid w:val="00C60E77"/>
    <w:rsid w:val="00C61699"/>
    <w:rsid w:val="00C66894"/>
    <w:rsid w:val="00C66953"/>
    <w:rsid w:val="00C669C2"/>
    <w:rsid w:val="00C67596"/>
    <w:rsid w:val="00C7000D"/>
    <w:rsid w:val="00C72083"/>
    <w:rsid w:val="00C7222E"/>
    <w:rsid w:val="00C7505B"/>
    <w:rsid w:val="00C8177C"/>
    <w:rsid w:val="00C852CD"/>
    <w:rsid w:val="00CA0518"/>
    <w:rsid w:val="00CA1ECB"/>
    <w:rsid w:val="00CA4D39"/>
    <w:rsid w:val="00CA5A7D"/>
    <w:rsid w:val="00CA7040"/>
    <w:rsid w:val="00CA7FE1"/>
    <w:rsid w:val="00CB5E5D"/>
    <w:rsid w:val="00CB765D"/>
    <w:rsid w:val="00CC1ACC"/>
    <w:rsid w:val="00CC4980"/>
    <w:rsid w:val="00CC65BF"/>
    <w:rsid w:val="00CC7060"/>
    <w:rsid w:val="00CD231B"/>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CF6"/>
    <w:rsid w:val="00D12EF6"/>
    <w:rsid w:val="00D1407E"/>
    <w:rsid w:val="00D14C80"/>
    <w:rsid w:val="00D15E0F"/>
    <w:rsid w:val="00D20D45"/>
    <w:rsid w:val="00D22DEE"/>
    <w:rsid w:val="00D25728"/>
    <w:rsid w:val="00D32C56"/>
    <w:rsid w:val="00D34911"/>
    <w:rsid w:val="00D3505A"/>
    <w:rsid w:val="00D455B2"/>
    <w:rsid w:val="00D47112"/>
    <w:rsid w:val="00D50390"/>
    <w:rsid w:val="00D5095B"/>
    <w:rsid w:val="00D51029"/>
    <w:rsid w:val="00D535D6"/>
    <w:rsid w:val="00D538A0"/>
    <w:rsid w:val="00D54AC4"/>
    <w:rsid w:val="00D57B8B"/>
    <w:rsid w:val="00D601A7"/>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5049"/>
    <w:rsid w:val="00E2141D"/>
    <w:rsid w:val="00E225F3"/>
    <w:rsid w:val="00E23CF4"/>
    <w:rsid w:val="00E241D8"/>
    <w:rsid w:val="00E259A7"/>
    <w:rsid w:val="00E260FD"/>
    <w:rsid w:val="00E26121"/>
    <w:rsid w:val="00E2694A"/>
    <w:rsid w:val="00E345B1"/>
    <w:rsid w:val="00E40C2E"/>
    <w:rsid w:val="00E42526"/>
    <w:rsid w:val="00E4416C"/>
    <w:rsid w:val="00E45E9F"/>
    <w:rsid w:val="00E47C11"/>
    <w:rsid w:val="00E53D06"/>
    <w:rsid w:val="00E562E3"/>
    <w:rsid w:val="00E60790"/>
    <w:rsid w:val="00E64EED"/>
    <w:rsid w:val="00E65793"/>
    <w:rsid w:val="00E66A19"/>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485"/>
    <w:rsid w:val="00EA6649"/>
    <w:rsid w:val="00EC1083"/>
    <w:rsid w:val="00EC7152"/>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7B41"/>
    <w:rsid w:val="00F27CB5"/>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262"/>
    <w:rsid w:val="00F8187A"/>
    <w:rsid w:val="00F822C1"/>
    <w:rsid w:val="00F82A77"/>
    <w:rsid w:val="00F844CE"/>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3DB"/>
    <w:rsid w:val="00FA2BB8"/>
    <w:rsid w:val="00FA33B2"/>
    <w:rsid w:val="00FA4EA4"/>
    <w:rsid w:val="00FA5BB8"/>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BA1DD"/>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6BD9F2-9DB5-2D4E-8C4E-4FE9AE556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40018</Words>
  <Characters>220099</Characters>
  <Application>Microsoft Office Word</Application>
  <DocSecurity>0</DocSecurity>
  <Lines>1834</Lines>
  <Paragraphs>51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5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3-11T02:01:00Z</cp:lastPrinted>
  <dcterms:created xsi:type="dcterms:W3CDTF">2018-03-29T23:17:00Z</dcterms:created>
  <dcterms:modified xsi:type="dcterms:W3CDTF">2018-03-2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